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8B7A346" w14:textId="6A368E3A" w:rsidR="00EE6D80" w:rsidRPr="00945D06" w:rsidRDefault="00EE6D80" w:rsidP="000303E3">
      <w:pPr>
        <w:pStyle w:val="A6-Body"/>
      </w:pPr>
    </w:p>
    <w:p w14:paraId="67FF9F20" w14:textId="77777777" w:rsidR="00EF19D6" w:rsidRPr="00945D06" w:rsidRDefault="00EF19D6" w:rsidP="000303E3">
      <w:pPr>
        <w:pStyle w:val="A6-Body"/>
      </w:pPr>
    </w:p>
    <w:p w14:paraId="548881A4" w14:textId="77777777" w:rsidR="00EF19D6" w:rsidRPr="00945D06" w:rsidRDefault="00EF19D6" w:rsidP="000303E3">
      <w:pPr>
        <w:pStyle w:val="A6-Body"/>
      </w:pPr>
    </w:p>
    <w:p w14:paraId="13E24374" w14:textId="77777777" w:rsidR="00EF19D6" w:rsidRPr="00945D06" w:rsidRDefault="00EF19D6" w:rsidP="000303E3">
      <w:pPr>
        <w:pStyle w:val="A6-Body"/>
      </w:pPr>
    </w:p>
    <w:p w14:paraId="6A426891" w14:textId="77777777" w:rsidR="00EF19D6" w:rsidRPr="00945D06" w:rsidRDefault="00EF19D6" w:rsidP="000303E3">
      <w:pPr>
        <w:pStyle w:val="A6-Body"/>
      </w:pPr>
    </w:p>
    <w:p w14:paraId="10B2820F" w14:textId="3D5D881A" w:rsidR="00EE6D80" w:rsidDel="00C41A91" w:rsidRDefault="00357248" w:rsidP="000303E3">
      <w:pPr>
        <w:pStyle w:val="A6-Body"/>
        <w:jc w:val="center"/>
        <w:rPr>
          <w:del w:id="0" w:author="Scott Frey" w:date="2014-12-18T09:13:00Z"/>
        </w:rPr>
      </w:pPr>
      <w:del w:id="1" w:author="Scott Frey" w:date="2014-12-18T09:13:00Z">
        <w:r w:rsidRPr="00945D06" w:rsidDel="00C41A91">
          <w:delText>Locognosia in Amputees</w:delText>
        </w:r>
      </w:del>
    </w:p>
    <w:p w14:paraId="483B1D78" w14:textId="1129CA88" w:rsidR="00C41A91" w:rsidRPr="00945D06" w:rsidRDefault="00C41A91" w:rsidP="000303E3">
      <w:pPr>
        <w:pStyle w:val="A6-Body"/>
        <w:jc w:val="center"/>
        <w:rPr>
          <w:ins w:id="2" w:author="Scott Frey" w:date="2014-12-18T09:13:00Z"/>
        </w:rPr>
      </w:pPr>
      <w:ins w:id="3" w:author="Scott Frey" w:date="2014-12-18T09:14:00Z">
        <w:r>
          <w:t xml:space="preserve">Reconsidering the functional relevance of </w:t>
        </w:r>
      </w:ins>
      <w:ins w:id="4" w:author="Scott Frey" w:date="2014-12-18T09:13:00Z">
        <w:r>
          <w:t>post-amputation expansion</w:t>
        </w:r>
      </w:ins>
      <w:ins w:id="5" w:author="Scott Frey" w:date="2014-12-18T09:14:00Z">
        <w:r>
          <w:t xml:space="preserve">s of cortical sensory representations </w:t>
        </w:r>
      </w:ins>
    </w:p>
    <w:p w14:paraId="2B3424D6" w14:textId="77777777" w:rsidR="00EE6D80" w:rsidRPr="00945D06" w:rsidRDefault="00357248" w:rsidP="000303E3">
      <w:pPr>
        <w:pStyle w:val="A6-Body"/>
        <w:jc w:val="center"/>
      </w:pPr>
      <w:r w:rsidRPr="00945D06">
        <w:t>Nathan A. Baune</w:t>
      </w:r>
    </w:p>
    <w:p w14:paraId="0A75DFBE" w14:textId="77777777" w:rsidR="00EF19D6" w:rsidRPr="00945D06" w:rsidRDefault="00EF19D6" w:rsidP="000303E3">
      <w:pPr>
        <w:pStyle w:val="A6-Body"/>
        <w:jc w:val="center"/>
      </w:pPr>
      <w:r w:rsidRPr="00945D06">
        <w:t>University of Missouri-Columbia</w:t>
      </w:r>
    </w:p>
    <w:p w14:paraId="30706E55" w14:textId="64A8A797" w:rsidR="00EF19D6" w:rsidRPr="00945D06" w:rsidRDefault="00EF19D6" w:rsidP="00D04AE2">
      <w:pPr>
        <w:pStyle w:val="A6-Body"/>
      </w:pPr>
      <w:r w:rsidRPr="00945D06">
        <w:br w:type="page"/>
      </w:r>
    </w:p>
    <w:p w14:paraId="64457B55" w14:textId="77777777" w:rsidR="00DA64D2" w:rsidRDefault="00DA64D2" w:rsidP="000303E3">
      <w:pPr>
        <w:pStyle w:val="A6-Body"/>
        <w:jc w:val="center"/>
        <w:rPr>
          <w:ins w:id="6" w:author="Scott Frey" w:date="2014-12-17T14:44:00Z"/>
        </w:rPr>
      </w:pPr>
      <w:r w:rsidRPr="00945D06">
        <w:lastRenderedPageBreak/>
        <w:t>Abstract</w:t>
      </w:r>
    </w:p>
    <w:p w14:paraId="0C2039E4" w14:textId="77777777" w:rsidR="002002C3" w:rsidRDefault="002002C3" w:rsidP="000303E3">
      <w:pPr>
        <w:pStyle w:val="A6-Body"/>
        <w:jc w:val="center"/>
        <w:rPr>
          <w:ins w:id="7" w:author="Scott Frey" w:date="2014-12-17T14:44:00Z"/>
        </w:rPr>
      </w:pPr>
    </w:p>
    <w:p w14:paraId="4B59A4D6" w14:textId="531E21F5" w:rsidR="002002C3" w:rsidRDefault="002002C3" w:rsidP="002002C3">
      <w:pPr>
        <w:pStyle w:val="A6-Body"/>
        <w:rPr>
          <w:ins w:id="8" w:author="Scott Frey" w:date="2014-12-18T08:42:00Z"/>
        </w:rPr>
        <w:pPrChange w:id="9" w:author="Scott Frey" w:date="2014-12-17T14:44:00Z">
          <w:pPr>
            <w:pStyle w:val="A6-Body"/>
            <w:jc w:val="center"/>
          </w:pPr>
        </w:pPrChange>
      </w:pPr>
      <w:ins w:id="10" w:author="Scott Frey" w:date="2014-12-17T14:44:00Z">
        <w:r>
          <w:t xml:space="preserve">Deafferenting injuries, including amputation, </w:t>
        </w:r>
      </w:ins>
      <w:ins w:id="11" w:author="Scott Frey" w:date="2014-12-17T14:45:00Z">
        <w:r>
          <w:t xml:space="preserve">precipitate </w:t>
        </w:r>
      </w:ins>
      <w:ins w:id="12" w:author="Scott Frey" w:date="2014-12-17T14:46:00Z">
        <w:r>
          <w:t xml:space="preserve">changes in the receptive fields of </w:t>
        </w:r>
      </w:ins>
      <w:ins w:id="13" w:author="Scott Frey" w:date="2014-12-17T14:47:00Z">
        <w:r>
          <w:t>sensory neurons</w:t>
        </w:r>
      </w:ins>
      <w:ins w:id="14" w:author="Scott Frey" w:date="2014-12-17T15:27:00Z">
        <w:r w:rsidR="0074464B" w:rsidRPr="0074464B">
          <w:t xml:space="preserve"> </w:t>
        </w:r>
        <w:r w:rsidR="0074464B">
          <w:fldChar w:fldCharType="begin">
            <w:fldData xml:space="preserve">PEVuZE5vdGU+PENpdGU+PEF1dGhvcj5LYWFzPC9BdXRob3I+PFllYXI+MTk5MTwvWWVhcj48UmVj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</w:fldData>
          </w:fldChar>
        </w:r>
      </w:ins>
      <w:r w:rsidR="0074464B">
        <w:instrText xml:space="preserve"> ADDIN EN.CITE </w:instrText>
      </w:r>
      <w:r w:rsidR="0074464B">
        <w:fldChar w:fldCharType="begin">
          <w:fldData xml:space="preserve">PEVuZE5vdGU+PENpdGU+PEF1dGhvcj5LYWFzPC9BdXRob3I+PFllYXI+MTk5MTwvWWVhcj48UmVj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</w:fldData>
        </w:fldChar>
      </w:r>
      <w:r w:rsidR="0074464B">
        <w:instrText xml:space="preserve"> ADDIN EN.CITE.DATA </w:instrText>
      </w:r>
      <w:r w:rsidR="0074464B">
        <w:fldChar w:fldCharType="end"/>
      </w:r>
      <w:r w:rsidR="0074464B">
        <w:fldChar w:fldCharType="separate"/>
      </w:r>
      <w:r w:rsidR="0074464B">
        <w:rPr>
          <w:noProof/>
        </w:rPr>
        <w:t>(Kaas, 1991, 2000, 2002; Kaas, Merzenich, &amp; Killackey, 1983)</w:t>
      </w:r>
      <w:ins w:id="15" w:author="Scott Frey" w:date="2014-12-17T15:27:00Z">
        <w:r w:rsidR="0074464B">
          <w:fldChar w:fldCharType="end"/>
        </w:r>
      </w:ins>
      <w:ins w:id="16" w:author="Scott Frey" w:date="2014-12-17T14:47:00Z">
        <w:r>
          <w:t xml:space="preserve">.  For instance, some neurons formerly responsive to stimulation of the hand, </w:t>
        </w:r>
      </w:ins>
      <w:ins w:id="17" w:author="Scott Frey" w:date="2014-12-17T14:48:00Z">
        <w:r>
          <w:t>r</w:t>
        </w:r>
      </w:ins>
      <w:ins w:id="18" w:author="Scott Frey" w:date="2014-12-17T15:04:00Z">
        <w:r w:rsidR="00C03127">
          <w:t>e</w:t>
        </w:r>
      </w:ins>
      <w:ins w:id="19" w:author="Scott Frey" w:date="2014-12-17T14:48:00Z">
        <w:r>
          <w:t>spond to stimulation of the lower face or residual limb</w:t>
        </w:r>
      </w:ins>
      <w:ins w:id="20" w:author="Scott Frey" w:date="2014-12-17T15:04:00Z">
        <w:r w:rsidR="00C03127">
          <w:t>, following amputation</w:t>
        </w:r>
      </w:ins>
      <w:ins w:id="21" w:author="Scott Frey" w:date="2014-12-17T15:28:00Z">
        <w:r w:rsidR="0074464B">
          <w:t xml:space="preserve"> </w:t>
        </w:r>
      </w:ins>
      <w:r w:rsidR="00265DE6">
        <w:fldChar w:fldCharType="begin"/>
      </w:r>
      <w:r w:rsidR="00265DE6">
        <w:instrText xml:space="preserve"> ADDIN EN.CITE &lt;EndNote&gt;&lt;Cite&gt;&lt;Author&gt;Florence&lt;/Author&gt;&lt;Year&gt;1995&lt;/Year&gt;&lt;RecNum&gt;1569&lt;/RecNum&gt;&lt;DisplayText&gt;(Florence &amp;amp; Kaas, 1995)&lt;/DisplayText&gt;&lt;record&gt;&lt;rec-number&gt;1569&lt;/rec-number&gt;&lt;foreign-keys&gt;&lt;key app="EN" db-id="9fdzddw9asp2wfepsrvvp5ee0tr02st2zwvf"&gt;1569&lt;/key&gt;&lt;key app="ENWeb" db-id="SEAfkwrtmCQAAA1lSNw"&gt;4767&lt;/key&gt;&lt;/foreign-keys&gt;&lt;ref-type name="Journal Article"&gt;17&lt;/ref-type&gt;&lt;contributors&gt;&lt;authors&gt;&lt;author&gt;Florence, S. L.&lt;/author&gt;&lt;author&gt;Kaas, J. H.&lt;/author&gt;&lt;/authors&gt;&lt;/contributors&gt;&lt;auth-address&gt;Department of Psychology, Vanderbilt University, Nashville, Tennessee 37240, USA.&lt;/auth-address&gt;&lt;titles&gt;&lt;title&gt;Large-scale reorganization at multiple levels of the somatosensory pathway follows therapeutic amputation of the hand in monkeys&lt;/title&gt;&lt;secondary-title&gt;J Neurosci&lt;/secondary-title&gt;&lt;/titles&gt;&lt;periodical&gt;&lt;full-title&gt;J Neurosci&lt;/full-title&gt;&lt;/periodical&gt;&lt;pages&gt;8083-95&lt;/pages&gt;&lt;volume&gt;15&lt;/volume&gt;&lt;number&gt;12&lt;/number&gt;&lt;keywords&gt;&lt;keyword&gt;Afferent Pathways/physiology&lt;/keyword&gt;&lt;keyword&gt;*Amputation&lt;/keyword&gt;&lt;keyword&gt;Animals&lt;/keyword&gt;&lt;keyword&gt;Aotinae&lt;/keyword&gt;&lt;keyword&gt;Brain Mapping&lt;/keyword&gt;&lt;keyword&gt;Forelimb/innervation&lt;/keyword&gt;&lt;keyword&gt;Hand/*surgery&lt;/keyword&gt;&lt;keyword&gt;Macaca mulatta&lt;/keyword&gt;&lt;keyword&gt;Medulla Oblongata/physiology&lt;/keyword&gt;&lt;keyword&gt;*Neuronal Plasticity&lt;/keyword&gt;&lt;keyword&gt;Research Support, U.S. Gov&amp;apos;t, P.H.S.&lt;/keyword&gt;&lt;keyword&gt;Somatosensory Cortex/*physiology&lt;/keyword&gt;&lt;keyword&gt;Spinal Cord/physiology&lt;/keyword&gt;&lt;keyword&gt;Synaptic Transmission&lt;/keyword&gt;&lt;/keywords&gt;&lt;dates&gt;&lt;year&gt;1995&lt;/year&gt;&lt;pub-dates&gt;&lt;date&gt;Dec&lt;/date&gt;&lt;/pub-dates&gt;&lt;/dates&gt;&lt;accession-num&gt;8613744&lt;/accession-num&gt;&lt;urls&gt;&lt;related-urls&gt;&lt;url&gt;http://www.ncbi.nlm.nih.gov/entrez/query.fcgi?cmd=Retrieve&amp;amp;db=PubMed&amp;amp;dopt=Citation&amp;amp;list_uids=8613744 &lt;/url&gt;&lt;/related-urls&gt;&lt;/urls&gt;&lt;/record&gt;&lt;/Cite&gt;&lt;/EndNote&gt;</w:instrText>
      </w:r>
      <w:r w:rsidR="00265DE6">
        <w:fldChar w:fldCharType="separate"/>
      </w:r>
      <w:r w:rsidR="00265DE6">
        <w:rPr>
          <w:noProof/>
        </w:rPr>
        <w:t>(Florence &amp; Kaas, 1995)</w:t>
      </w:r>
      <w:r w:rsidR="00265DE6">
        <w:fldChar w:fldCharType="end"/>
      </w:r>
      <w:ins w:id="22" w:author="Scott Frey" w:date="2014-12-17T15:29:00Z">
        <w:r w:rsidR="0074464B">
          <w:t xml:space="preserve"> </w:t>
        </w:r>
      </w:ins>
      <w:r w:rsidR="00265DE6">
        <w:fldChar w:fldCharType="begin"/>
      </w:r>
      <w:r w:rsidR="00265DE6">
        <w:instrText xml:space="preserve"> ADDIN EN.CITE &lt;EndNote&gt;&lt;Cite&gt;&lt;Author&gt;Pons&lt;/Author&gt;&lt;Year&gt;1991&lt;/Year&gt;&lt;RecNum&gt;1590&lt;/RecNum&gt;&lt;DisplayText&gt;(Pons et al., 1991)&lt;/DisplayText&gt;&lt;record&gt;&lt;rec-number&gt;1590&lt;/rec-number&gt;&lt;foreign-keys&gt;&lt;key app="EN" db-id="9fdzddw9asp2wfepsrvvp5ee0tr02st2zwvf"&gt;1590&lt;/key&gt;&lt;key app="ENWeb" db-id="SEAfkwrtmCQAAA1lSNw"&gt;6375&lt;/key&gt;&lt;/foreign-keys&gt;&lt;ref-type name="Journal Article"&gt;17&lt;/ref-type&gt;&lt;contributors&gt;&lt;authors&gt;&lt;author&gt;Pons, T. P.&lt;/author&gt;&lt;author&gt;Garraghty, P. E.&lt;/author&gt;&lt;author&gt;Ommaya, A. K.&lt;/author&gt;&lt;author&gt;Kaas, J. H.&lt;/author&gt;&lt;author&gt;Taub, E.&lt;/author&gt;&lt;author&gt;Mishkin, M.&lt;/author&gt;&lt;/authors&gt;&lt;/contributors&gt;&lt;auth-address&gt;Laboratory of Neuropsychology, National Institute of Mental Health, Bethesda, MD 20892.&lt;/auth-address&gt;&lt;titles&gt;&lt;title&gt;Massive cortical reorganization after sensory deafferentation in adult macaques&lt;/title&gt;&lt;secondary-title&gt;Science&lt;/secondary-title&gt;&lt;/titles&gt;&lt;periodical&gt;&lt;full-title&gt;Science&lt;/full-title&gt;&lt;/periodical&gt;&lt;pages&gt;1857-60&lt;/pages&gt;&lt;volume&gt;252&lt;/volume&gt;&lt;number&gt;5014&lt;/number&gt;&lt;keywords&gt;&lt;keyword&gt;Afferent Pathways/*physiology&lt;/keyword&gt;&lt;keyword&gt;Animals&lt;/keyword&gt;&lt;keyword&gt;*Brain Mapping&lt;/keyword&gt;&lt;keyword&gt;Hand/innervation&lt;/keyword&gt;&lt;keyword&gt;Jaw/innervation&lt;/keyword&gt;&lt;keyword&gt;Macaca fascicularis/*physiology&lt;/keyword&gt;&lt;keyword&gt;Somatosensory Cortex/anatomy &amp;amp; histology/*physiology&lt;/keyword&gt;&lt;keyword&gt;Spinal Nerve Roots/*physiology&lt;/keyword&gt;&lt;keyword&gt;Stereotaxic Techniques&lt;/keyword&gt;&lt;/keywords&gt;&lt;dates&gt;&lt;year&gt;1991&lt;/year&gt;&lt;pub-dates&gt;&lt;date&gt;Jun 28&lt;/date&gt;&lt;/pub-dates&gt;&lt;/dates&gt;&lt;accession-num&gt;1843843&lt;/accession-num&gt;&lt;urls&gt;&lt;related-urls&gt;&lt;url&gt;http://www.ncbi.nlm.nih.gov/entrez/query.fcgi?cmd=Retrieve&amp;amp;db=PubMed&amp;amp;dopt=Citation&amp;amp;list_uids=1843843 &lt;/url&gt;&lt;/related-urls&gt;&lt;/urls&gt;&lt;/record&gt;&lt;/Cite&gt;&lt;/EndNote&gt;</w:instrText>
      </w:r>
      <w:r w:rsidR="00265DE6">
        <w:fldChar w:fldCharType="separate"/>
      </w:r>
      <w:r w:rsidR="00265DE6">
        <w:rPr>
          <w:noProof/>
        </w:rPr>
        <w:t>(Pons et al., 1991)</w:t>
      </w:r>
      <w:r w:rsidR="00265DE6">
        <w:fldChar w:fldCharType="end"/>
      </w:r>
      <w:ins w:id="23" w:author="Scott Frey" w:date="2014-12-17T14:48:00Z">
        <w:r>
          <w:t>.</w:t>
        </w:r>
      </w:ins>
      <w:ins w:id="24" w:author="Scott Frey" w:date="2014-12-17T15:04:00Z">
        <w:r w:rsidR="00C03127">
          <w:t xml:space="preserve">  </w:t>
        </w:r>
      </w:ins>
      <w:del w:id="25" w:author="Scott Frey" w:date="2014-12-18T09:00:00Z">
        <w:r w:rsidR="00265DE6" w:rsidDel="003D4E33">
          <w:fldChar w:fldCharType="begin"/>
        </w:r>
        <w:r w:rsidR="00265DE6" w:rsidDel="003D4E33">
          <w:delInstrText xml:space="preserve"> ADDIN EN.CITE &lt;EndNote&gt;&lt;Cite&gt;&lt;Author&gt;Elbert&lt;/Author&gt;&lt;Year&gt;1994&lt;/Year&gt;&lt;RecNum&gt;1485&lt;/RecNum&gt;&lt;DisplayText&gt;(T. Elbert et al., 1994)&lt;/DisplayText&gt;&lt;record&gt;&lt;rec-number&gt;1485&lt;/rec-number&gt;&lt;foreign-keys&gt;&lt;key app="EN" db-id="9fdzddw9asp2wfepsrvvp5ee0tr02st2zwvf"&gt;1485&lt;/key&gt;&lt;key app="ENWeb" db-id="SEAfkwrtmCQAAA1lSNw"&gt;4661&lt;/key&gt;&lt;/foreign-keys&gt;&lt;ref-type name="Journal Article"&gt;17&lt;/ref-type&gt;&lt;contributors&gt;&lt;authors&gt;&lt;author&gt;Elbert, T.&lt;/author&gt;&lt;author&gt;Flor, H.&lt;/author&gt;&lt;author&gt;Birbaumer, N.&lt;/author&gt;&lt;author&gt;Knecht, S.&lt;/author&gt;&lt;author&gt;Hampson, S.&lt;/author&gt;&lt;author&gt;Larbig, W.&lt;/author&gt;&lt;author&gt;Taub, E.&lt;/author&gt;&lt;/authors&gt;&lt;/contributors&gt;&lt;auth-address&gt;Institute of Experimental Audiology, University of Munster, Germany.&lt;/auth-address&gt;&lt;titles&gt;&lt;title&gt;Extensive reorganization of the somatosensory cortex in adult humans after nervous system injury&lt;/title&gt;&lt;secondary-title&gt;Neuroreport&lt;/secondary-title&gt;&lt;/titles&gt;&lt;periodical&gt;&lt;full-title&gt;Neuroreport&lt;/full-title&gt;&lt;/periodical&gt;&lt;pages&gt;2593-7&lt;/pages&gt;&lt;volume&gt;5&lt;/volume&gt;&lt;number&gt;18&lt;/number&gt;&lt;keywords&gt;&lt;keyword&gt;Adult&lt;/keyword&gt;&lt;keyword&gt;Aged&lt;/keyword&gt;&lt;keyword&gt;*Amputation&lt;/keyword&gt;&lt;keyword&gt;Arm/*surgery&lt;/keyword&gt;&lt;keyword&gt;*Brain Mapping&lt;/keyword&gt;&lt;keyword&gt;Face/*physiopathology&lt;/keyword&gt;&lt;keyword&gt;Humans&lt;/keyword&gt;&lt;keyword&gt;Magnetoencephalography&lt;/keyword&gt;&lt;keyword&gt;Male&lt;/keyword&gt;&lt;keyword&gt;Middle Aged&lt;/keyword&gt;&lt;keyword&gt;Neuronal Plasticity&lt;/keyword&gt;&lt;keyword&gt;Research Support, Non-U.S. Gov&amp;apos;t&lt;/keyword&gt;&lt;keyword&gt;Somatosensory Cortex/*physiopathology&lt;/keyword&gt;&lt;/keywords&gt;&lt;dates&gt;&lt;year&gt;1994&lt;/year&gt;&lt;pub-dates&gt;&lt;date&gt;Dec 20&lt;/date&gt;&lt;/pub-dates&gt;&lt;/dates&gt;&lt;accession-num&gt;7696611&lt;/accession-num&gt;&lt;urls&gt;&lt;related-urls&gt;&lt;url&gt;http://www.ncbi.nlm.nih.gov/entrez/query.fcgi?cmd=Retrieve&amp;amp;db=PubMed&amp;amp;dopt=Citation&amp;amp;list_uids=7696611 &lt;/url&gt;&lt;/related-urls&gt;&lt;/urls&gt;&lt;/record&gt;&lt;/Cite&gt;&lt;/EndNote&gt;</w:delInstrText>
        </w:r>
        <w:r w:rsidR="00265DE6" w:rsidDel="003D4E33">
          <w:fldChar w:fldCharType="separate"/>
        </w:r>
        <w:r w:rsidR="00265DE6" w:rsidDel="003D4E33">
          <w:rPr>
            <w:noProof/>
          </w:rPr>
          <w:delText>(T. Elbert et al., 1994)</w:delText>
        </w:r>
        <w:r w:rsidR="00265DE6" w:rsidDel="003D4E33">
          <w:fldChar w:fldCharType="end"/>
        </w:r>
        <w:r w:rsidR="00265DE6" w:rsidDel="003D4E33">
          <w:fldChar w:fldCharType="begin">
            <w:fldData xml:space="preserve">PEVuZE5vdGU+PENpdGU+PEF1dGhvcj5HcnVzc2VyPC9BdXRob3I+PFllYXI+MjAwMTwvWWVhcj48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</w:fldData>
          </w:fldChar>
        </w:r>
        <w:r w:rsidR="00265DE6" w:rsidDel="003D4E33">
          <w:delInstrText xml:space="preserve"> ADDIN EN.CITE </w:delInstrText>
        </w:r>
        <w:r w:rsidR="00265DE6" w:rsidDel="003D4E33">
          <w:fldChar w:fldCharType="begin">
            <w:fldData xml:space="preserve">PEVuZE5vdGU+PENpdGU+PEF1dGhvcj5HcnVzc2VyPC9BdXRob3I+PFllYXI+MjAwMTwvWWVhcj48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</w:fldData>
          </w:fldChar>
        </w:r>
        <w:r w:rsidR="00265DE6" w:rsidDel="003D4E33">
          <w:delInstrText xml:space="preserve"> ADDIN EN.CITE.DATA </w:delInstrText>
        </w:r>
        <w:r w:rsidR="00265DE6" w:rsidDel="003D4E33">
          <w:fldChar w:fldCharType="end"/>
        </w:r>
        <w:r w:rsidR="00265DE6" w:rsidDel="003D4E33">
          <w:fldChar w:fldCharType="separate"/>
        </w:r>
        <w:r w:rsidR="00265DE6" w:rsidDel="003D4E33">
          <w:rPr>
            <w:noProof/>
          </w:rPr>
          <w:delText>(Grusser et al., 2001)</w:delText>
        </w:r>
        <w:r w:rsidR="00265DE6" w:rsidDel="003D4E33">
          <w:fldChar w:fldCharType="end"/>
        </w:r>
        <w:r w:rsidR="00265DE6" w:rsidDel="003D4E33">
          <w:fldChar w:fldCharType="begin">
            <w:fldData xml:space="preserve">PEVuZE5vdGU+PENpdGU+PEF1dGhvcj5LYXJsPC9BdXRob3I+PFllYXI+MjAwMTwvWWVhcj48UmVj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</w:fldData>
          </w:fldChar>
        </w:r>
        <w:r w:rsidR="00265DE6" w:rsidDel="003D4E33">
          <w:delInstrText xml:space="preserve"> ADDIN EN.CITE </w:delInstrText>
        </w:r>
        <w:r w:rsidR="00265DE6" w:rsidDel="003D4E33">
          <w:fldChar w:fldCharType="begin">
            <w:fldData xml:space="preserve">PEVuZE5vdGU+PENpdGU+PEF1dGhvcj5LYXJsPC9BdXRob3I+PFllYXI+MjAwMTwvWWVhcj48UmVj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</w:fldData>
          </w:fldChar>
        </w:r>
        <w:r w:rsidR="00265DE6" w:rsidDel="003D4E33">
          <w:delInstrText xml:space="preserve"> ADDIN EN.CITE.DATA </w:delInstrText>
        </w:r>
        <w:r w:rsidR="00265DE6" w:rsidDel="003D4E33">
          <w:fldChar w:fldCharType="end"/>
        </w:r>
        <w:r w:rsidR="00265DE6" w:rsidDel="003D4E33">
          <w:fldChar w:fldCharType="separate"/>
        </w:r>
        <w:r w:rsidR="00265DE6" w:rsidDel="003D4E33">
          <w:rPr>
            <w:noProof/>
          </w:rPr>
          <w:delText>(A. Karl, N. Birbaumer, W. Lutzenberger, L. G. Cohen, &amp; H. Flor, 2001)</w:delText>
        </w:r>
        <w:r w:rsidR="00265DE6" w:rsidDel="003D4E33">
          <w:fldChar w:fldCharType="end"/>
        </w:r>
      </w:del>
      <w:ins w:id="26" w:author="Scott Frey" w:date="2014-12-18T09:15:00Z">
        <w:r w:rsidR="00C41A91">
          <w:t xml:space="preserve"> The functional impact of these changes is, however, po</w:t>
        </w:r>
      </w:ins>
      <w:ins w:id="27" w:author="Scott Frey" w:date="2014-12-18T09:16:00Z">
        <w:r w:rsidR="00C41A91">
          <w:t>orly understood.</w:t>
        </w:r>
      </w:ins>
    </w:p>
    <w:p w14:paraId="0ECC262C" w14:textId="352A5AA1" w:rsidR="003D4E33" w:rsidRDefault="00004278" w:rsidP="00C41A91">
      <w:pPr>
        <w:pStyle w:val="A6-Body"/>
        <w:rPr>
          <w:ins w:id="28" w:author="Scott Frey" w:date="2014-12-18T08:55:00Z"/>
        </w:rPr>
        <w:pPrChange w:id="29" w:author="Scott Frey" w:date="2014-12-18T09:23:00Z">
          <w:pPr>
            <w:pStyle w:val="A6-Body"/>
            <w:jc w:val="center"/>
          </w:pPr>
        </w:pPrChange>
      </w:pPr>
      <w:ins w:id="30" w:author="Scott Frey" w:date="2014-12-18T08:42:00Z">
        <w:r>
          <w:t xml:space="preserve">Acute, unilateral, upper extremity deafferentation through ischemic nerve block, </w:t>
        </w:r>
      </w:ins>
      <w:ins w:id="31" w:author="Scott Frey" w:date="2014-12-18T08:44:00Z">
        <w:r w:rsidR="009B22D1">
          <w:t>induces rapid changes in both the deafferented cortex and in homotopic regions of the contralateral hem</w:t>
        </w:r>
        <w:r w:rsidR="009B22D1">
          <w:t>i</w:t>
        </w:r>
        <w:r w:rsidR="009B22D1">
          <w:t>sphere</w:t>
        </w:r>
      </w:ins>
      <w:ins w:id="32" w:author="Scott Frey" w:date="2014-12-18T08:51:00Z">
        <w:r w:rsidR="009B22D1">
          <w:fldChar w:fldCharType="begin"/>
        </w:r>
      </w:ins>
      <w:r w:rsidR="009B22D1">
        <w:instrText xml:space="preserve"> ADDIN EN.CITE &lt;EndNote&gt;&lt;Cite&gt;&lt;Author&gt;Werhahn&lt;/Author&gt;&lt;Year&gt;2002&lt;/Year&gt;&lt;RecNum&gt;11039&lt;/RecNum&gt;&lt;DisplayText&gt;(K. Werhahn, Mortensen, Kaelin-Lang, Boroojerdi, &amp;amp; Cohen, 2002)&lt;/DisplayText&gt;&lt;record&gt;&lt;rec-number&gt;11039&lt;/rec-number&gt;&lt;foreign-keys&gt;&lt;key app="EN" db-id="9fdzddw9asp2wfepsrvvp5ee0tr02st2zwvf"&gt;11039&lt;/key&gt;&lt;/foreign-keys&gt;&lt;ref-type name="Journal Article"&gt;17&lt;/ref-type&gt;&lt;contributors&gt;&lt;authors&gt;&lt;author&gt;Werhahn, K&lt;/author&gt;&lt;author&gt;Mortensen, J&lt;/author&gt;&lt;author&gt;Kaelin-Lang, A&lt;/author&gt;&lt;author&gt;Boroojerdi, B&lt;/author&gt;&lt;author&gt;Cohen, L&lt;/author&gt;&lt;/authors&gt;&lt;/contributors&gt;&lt;auth-address&gt;Human Cortical Physiology Section, National Institute of Neurological Disorders and Stroke, National Institutes of Health, Bethesda, MD 20892-1428, USA. werhahnk@ninds.nih.gov&lt;/auth-address&gt;&lt;titles&gt;&lt;title&gt;Cortical excitability changes induced by deafferentation of the contralateral hemisphere&lt;/title&gt;&lt;secondary-title&gt;Brain&lt;/secondary-title&gt;&lt;/titles&gt;&lt;periodical&gt;&lt;full-title&gt;Brain&lt;/full-title&gt;&lt;/periodical&gt;&lt;pages&gt;1402-1413&lt;/pages&gt;&lt;volume&gt;125&lt;/volume&gt;&lt;number&gt;Pt 6&lt;/number&gt;&lt;dates&gt;&lt;year&gt;2002&lt;/year&gt;&lt;/dates&gt;&lt;label&gt;p02250&lt;/label&gt;&lt;urls&gt;&lt;related-urls&gt;&lt;url&gt;http://www.ncbi.nlm.nih.gov/entrez/query.fcgi?cmd=Retrieve&amp;amp;amp;db=PubMed&amp;amp;amp;dopt=Citation&amp;amp;amp;list_uids=12023328&lt;/url&gt;&lt;/related-urls&gt;&lt;/urls&gt;&lt;custom3&gt;papers2://publication/uuid/2FF77D41-6EBB-4F3F-B443-EC8BD2076AF6&lt;/custom3&gt;&lt;/record&gt;&lt;/Cite&gt;&lt;/EndNote&gt;</w:instrText>
      </w:r>
      <w:r w:rsidR="009B22D1">
        <w:fldChar w:fldCharType="separate"/>
      </w:r>
      <w:r w:rsidR="009B22D1">
        <w:rPr>
          <w:noProof/>
        </w:rPr>
        <w:t>(K. Werhahn, Mortensen, Kaelin-Lang, Boroojerdi, &amp; Cohen, 2002)</w:t>
      </w:r>
      <w:ins w:id="33" w:author="Scott Frey" w:date="2014-12-18T08:51:00Z">
        <w:r w:rsidR="009B22D1">
          <w:fldChar w:fldCharType="end"/>
        </w:r>
      </w:ins>
      <w:ins w:id="34" w:author="Scott Frey" w:date="2014-12-18T08:44:00Z">
        <w:r w:rsidR="009B22D1">
          <w:t xml:space="preserve">.  These </w:t>
        </w:r>
      </w:ins>
      <w:ins w:id="35" w:author="Scott Frey" w:date="2014-12-18T08:45:00Z">
        <w:r w:rsidR="009B22D1">
          <w:t>reorganiz</w:t>
        </w:r>
        <w:r w:rsidR="009B22D1">
          <w:t>a</w:t>
        </w:r>
        <w:r w:rsidR="009B22D1">
          <w:t xml:space="preserve">tional </w:t>
        </w:r>
      </w:ins>
      <w:ins w:id="36" w:author="Scott Frey" w:date="2014-12-18T08:44:00Z">
        <w:r w:rsidR="009B22D1">
          <w:t>changes</w:t>
        </w:r>
      </w:ins>
      <w:ins w:id="37" w:author="Scott Frey" w:date="2014-12-18T08:45:00Z">
        <w:r w:rsidR="009B22D1">
          <w:t xml:space="preserve"> are accompanied by transiently improved </w:t>
        </w:r>
      </w:ins>
      <w:ins w:id="38" w:author="Scott Frey" w:date="2014-12-18T08:51:00Z">
        <w:r w:rsidR="009B22D1">
          <w:t>perception with</w:t>
        </w:r>
      </w:ins>
      <w:ins w:id="39" w:author="Scott Frey" w:date="2014-12-18T08:42:00Z">
        <w:r w:rsidR="009B22D1">
          <w:t xml:space="preserve"> </w:t>
        </w:r>
      </w:ins>
      <w:ins w:id="40" w:author="Scott Frey" w:date="2014-12-18T08:43:00Z">
        <w:r w:rsidR="009B22D1">
          <w:t xml:space="preserve">of the opposite hand </w:t>
        </w:r>
      </w:ins>
      <w:ins w:id="41" w:author="Scott Frey" w:date="2014-12-18T08:42:00Z">
        <w:r w:rsidR="009B22D1">
          <w:t xml:space="preserve"> grating ori</w:t>
        </w:r>
      </w:ins>
      <w:ins w:id="42" w:author="Scott Frey" w:date="2014-12-18T08:43:00Z">
        <w:r w:rsidR="009B22D1">
          <w:t>en</w:t>
        </w:r>
      </w:ins>
      <w:ins w:id="43" w:author="Scott Frey" w:date="2014-12-18T08:42:00Z">
        <w:r>
          <w:t>tat</w:t>
        </w:r>
      </w:ins>
      <w:ins w:id="44" w:author="Scott Frey" w:date="2014-12-18T08:43:00Z">
        <w:r w:rsidR="009B22D1">
          <w:t>i</w:t>
        </w:r>
      </w:ins>
      <w:ins w:id="45" w:author="Scott Frey" w:date="2014-12-18T08:42:00Z">
        <w:r>
          <w:t>ons</w:t>
        </w:r>
      </w:ins>
      <w:ins w:id="46" w:author="Scott Frey" w:date="2014-12-18T08:51:00Z">
        <w:r w:rsidR="009B22D1">
          <w:fldChar w:fldCharType="begin">
            <w:fldData xml:space="preserve">PEVuZE5vdGU+PENpdGU+PEF1dGhvcj5XZXJoYWhuPC9BdXRob3I+PFllYXI+MjAwMjwvWWVhcj48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</w:fldData>
          </w:fldChar>
        </w:r>
      </w:ins>
      <w:r w:rsidR="009B22D1">
        <w:instrText xml:space="preserve"> ADDIN EN.CITE </w:instrText>
      </w:r>
      <w:r w:rsidR="009B22D1">
        <w:fldChar w:fldCharType="begin">
          <w:fldData xml:space="preserve">PEVuZE5vdGU+PENpdGU+PEF1dGhvcj5XZXJoYWhuPC9BdXRob3I+PFllYXI+MjAwMjwvWWVhcj48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</w:fldData>
        </w:fldChar>
      </w:r>
      <w:r w:rsidR="009B22D1">
        <w:instrText xml:space="preserve"> ADDIN EN.CITE.DATA </w:instrText>
      </w:r>
      <w:r w:rsidR="009B22D1">
        <w:fldChar w:fldCharType="end"/>
      </w:r>
      <w:r w:rsidR="009B22D1">
        <w:fldChar w:fldCharType="separate"/>
      </w:r>
      <w:r w:rsidR="009B22D1">
        <w:rPr>
          <w:noProof/>
        </w:rPr>
        <w:t>(K. J. Werhahn, Mortensen, Van Boven, Zeuner, &amp; Cohen, 2002)</w:t>
      </w:r>
      <w:ins w:id="47" w:author="Scott Frey" w:date="2014-12-18T08:51:00Z">
        <w:r w:rsidR="009B22D1">
          <w:fldChar w:fldCharType="end"/>
        </w:r>
      </w:ins>
      <w:ins w:id="48" w:author="Scott Frey" w:date="2014-12-18T08:45:00Z">
        <w:r w:rsidR="003D4E33">
          <w:t>.</w:t>
        </w:r>
      </w:ins>
      <w:ins w:id="49" w:author="Scott Frey" w:date="2014-12-18T08:42:00Z">
        <w:r>
          <w:t xml:space="preserve"> Anesth</w:t>
        </w:r>
        <w:r>
          <w:t>e</w:t>
        </w:r>
        <w:r>
          <w:t>tizing one forearm induces a transient e</w:t>
        </w:r>
        <w:r>
          <w:t>x</w:t>
        </w:r>
        <w:r>
          <w:t xml:space="preserve">pansion of the cortical representation </w:t>
        </w:r>
        <w:r w:rsidR="003D4E33">
          <w:t xml:space="preserve">of the hand </w:t>
        </w:r>
        <w:r>
          <w:t>that is accompanied by improved sensitivity</w:t>
        </w:r>
      </w:ins>
      <w:ins w:id="50" w:author="Scott Frey" w:date="2014-12-18T08:54:00Z">
        <w:r w:rsidR="003D4E33">
          <w:t xml:space="preserve"> of the ipsilateral hand</w:t>
        </w:r>
      </w:ins>
      <w:ins w:id="51" w:author="Scott Frey" w:date="2014-12-18T08:42:00Z">
        <w:r>
          <w:t xml:space="preserve"> </w:t>
        </w:r>
        <w:r>
          <w:fldChar w:fldCharType="begin">
            <w:fldData xml:space="preserve">PEVuZE5vdGU+PENpdGU+PEF1dGhvcj5Cam9ya21hbjwvQXV0aG9yPjxZZWFyPjIwMDQ8L1llYXI+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=
</w:fldData>
          </w:fldChar>
        </w:r>
        <w:r>
          <w:instrText xml:space="preserve"> ADDIN EN.CITE </w:instrText>
        </w:r>
        <w:r>
          <w:fldChar w:fldCharType="begin">
            <w:fldData xml:space="preserve">PEVuZE5vdGU+PENpdGU+PEF1dGhvcj5Cam9ya21hbjwvQXV0aG9yPjxZZWFyPjIwMDQ8L1llYXI+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=
</w:fldData>
          </w:fldChar>
        </w:r>
        <w:r>
          <w:instrText xml:space="preserve"> ADDIN EN.CITE.DATA </w:instrText>
        </w:r>
        <w:r>
          <w:fldChar w:fldCharType="end"/>
        </w:r>
        <w:r>
          <w:fldChar w:fldCharType="separate"/>
        </w:r>
        <w:r>
          <w:rPr>
            <w:noProof/>
          </w:rPr>
          <w:t>(Bjorkman, Rosen, van Westen, Larsson, &amp; Lundborg, 2004; Bjorkman, Weibull, Rosen, Svensson, &amp; Lundborg, 2009)</w:t>
        </w:r>
        <w:r>
          <w:fldChar w:fldCharType="end"/>
        </w:r>
        <w:r w:rsidR="003D4E33">
          <w:t xml:space="preserve">. </w:t>
        </w:r>
      </w:ins>
      <w:ins w:id="52" w:author="Scott Frey" w:date="2014-12-18T08:54:00Z">
        <w:r w:rsidR="003D4E33">
          <w:t>Presu</w:t>
        </w:r>
        <w:r w:rsidR="003D4E33">
          <w:t>m</w:t>
        </w:r>
        <w:r w:rsidR="003D4E33">
          <w:t>ably, these improvements are attributable to</w:t>
        </w:r>
      </w:ins>
      <w:ins w:id="53" w:author="Scott Frey" w:date="2014-12-18T08:55:00Z">
        <w:r w:rsidR="003D4E33">
          <w:t xml:space="preserve"> the availability of a </w:t>
        </w:r>
      </w:ins>
      <w:ins w:id="54" w:author="Scott Frey" w:date="2014-12-17T15:07:00Z">
        <w:r w:rsidR="00C03127">
          <w:t xml:space="preserve">larger pool of </w:t>
        </w:r>
      </w:ins>
      <w:ins w:id="55" w:author="Scott Frey" w:date="2014-12-17T15:09:00Z">
        <w:r w:rsidR="00C03127">
          <w:t xml:space="preserve">sensory </w:t>
        </w:r>
      </w:ins>
      <w:ins w:id="56" w:author="Scott Frey" w:date="2014-12-17T15:07:00Z">
        <w:r w:rsidR="00C03127">
          <w:t>ne</w:t>
        </w:r>
        <w:r w:rsidR="00C03127">
          <w:t>u</w:t>
        </w:r>
        <w:r w:rsidR="00C03127">
          <w:t>rons</w:t>
        </w:r>
      </w:ins>
      <w:ins w:id="57" w:author="Scott Frey" w:date="2014-12-18T08:55:00Z">
        <w:r w:rsidR="003D4E33">
          <w:t xml:space="preserve"> for stimulus processing.  </w:t>
        </w:r>
      </w:ins>
      <w:ins w:id="58" w:author="Scott Frey" w:date="2014-12-18T09:23:00Z">
        <w:r w:rsidR="00C41A91">
          <w:t xml:space="preserve">However, chronic amputees not appear to exhibit such changes </w:t>
        </w:r>
        <w:r w:rsidR="00C41A91">
          <w:fldChar w:fldCharType="begin"/>
        </w:r>
        <w:r w:rsidR="00C41A91">
          <w:instrText xml:space="preserve"> ADDIN EN.CITE &lt;EndNote&gt;&lt;Cite&gt;&lt;Author&gt;Werhahn&lt;/Author&gt;&lt;Year&gt;2002b&lt;/Year&gt;&lt;RecNum&gt;11045&lt;/RecNum&gt;&lt;DisplayText&gt;(Konrad J Werhahn, Mortensen, Van Boven, Zeuner, &amp;amp; Cohen, 2002b)&lt;/DisplayText&gt;&lt;record&gt;&lt;rec-number&gt;11045&lt;/rec-number&gt;&lt;foreign-keys&gt;&lt;key app="EN" db-id="9fdzddw9asp2wfepsrvvp5ee0tr02st2zwvf"&gt;11045&lt;/key&gt;&lt;/foreign-keys&gt;&lt;ref-type name="Journal Article"&gt;17&lt;/ref-type&gt;&lt;contributors&gt;&lt;authors&gt;&lt;author&gt;Werhahn, Konrad J&lt;/author&gt;&lt;author&gt;Mortensen, Jennifer&lt;/author&gt;&lt;author&gt;Van Boven, Robert W&lt;/author&gt;&lt;author&gt;Zeuner, Kirsten E&lt;/author&gt;&lt;author&gt;Cohen, Leonardo G&lt;/author&gt;&lt;/authors&gt;&lt;/contributors&gt;&lt;auth-address&gt;Human Cortical Physiology Section, National Institute of Neurological Diseases and Stroke, National Institute of Mental Health, National Institutes of Health, 10 Center Drive, Bethesda, Maryland 20892, USA.&lt;/auth-address&gt;&lt;titles&gt;&lt;title&gt;Enhanced tactile spatial acuity and cortical processing during acute hand deafferentation&lt;/title&gt;&lt;secondary-title&gt;Nature Neuroscience&lt;/secondary-title&gt;&lt;/titles&gt;&lt;periodical&gt;&lt;full-title&gt;Nature Neuroscience&lt;/full-title&gt;&lt;/periodical&gt;&lt;pages&gt;936-938&lt;/pages&gt;&lt;volume&gt;5&lt;/volume&gt;&lt;number&gt;10&lt;/number&gt;&lt;dates&gt;&lt;year&gt;2002b&lt;/year&gt;&lt;pub-dates&gt;&lt;date&gt;Sep 03&lt;/date&gt;&lt;/pub-dates&gt;&lt;/dates&gt;&lt;label&gt;p02187&lt;/label&gt;&lt;urls&gt;&lt;related-urls&gt;&lt;url&gt;http://www.ncbi.nlm.nih.gov/entrez/query.fcgi?cmd=Retrieve&amp;amp;amp;db=PubMed&amp;amp;amp;dopt=Citation&amp;amp;amp;list_uids=12219095&lt;/url&gt;&lt;/related-urls&gt;&lt;pdf-urls&gt;&lt;url&gt;file://localhost/Users/bphilip/Library/Application%20Support/Papers2/Werhahn/2002/Werhahn_2002_Nat%20Neurosci-2.pdf&lt;/url&gt;&lt;/pdf-urls&gt;&lt;/urls&gt;&lt;custom3&gt;papers2://publication/uuid/7522F139-FDC3-4C57-919E-6CA992674FFF&lt;/custom3&gt;&lt;electronic-resource-num&gt;10.1038/nn917 nn917 [pii]&lt;/electronic-resource-num&gt;&lt;/record&gt;&lt;/Cite&gt;&lt;/EndNote&gt;</w:instrText>
        </w:r>
        <w:r w:rsidR="00C41A91">
          <w:fldChar w:fldCharType="separate"/>
        </w:r>
        <w:r w:rsidR="00C41A91">
          <w:rPr>
            <w:noProof/>
          </w:rPr>
          <w:t>(Konrad J Werhahn, Mortensen, Van Boven, Zeuner, &amp; Cohen, 2002b)</w:t>
        </w:r>
        <w:r w:rsidR="00C41A91">
          <w:fldChar w:fldCharType="end"/>
        </w:r>
        <w:r w:rsidR="00C41A91">
          <w:t>, despite exhibiting clear evidence of expanded cortical representations.</w:t>
        </w:r>
      </w:ins>
    </w:p>
    <w:p w14:paraId="27C46AAA" w14:textId="4FF23B04" w:rsidR="00C03127" w:rsidRDefault="003D4E33" w:rsidP="003D4E33">
      <w:pPr>
        <w:pStyle w:val="A6-Body"/>
        <w:rPr>
          <w:ins w:id="59" w:author="Scott Frey" w:date="2014-12-17T15:10:00Z"/>
        </w:rPr>
        <w:pPrChange w:id="60" w:author="Scott Frey" w:date="2014-12-18T08:55:00Z">
          <w:pPr>
            <w:pStyle w:val="A6-Body"/>
            <w:jc w:val="center"/>
          </w:pPr>
        </w:pPrChange>
      </w:pPr>
      <w:ins w:id="61" w:author="Scott Frey" w:date="2014-12-18T09:00:00Z">
        <w:r>
          <w:t xml:space="preserve">Whole brain functional neuroimaging has revealed changes in </w:t>
        </w:r>
      </w:ins>
      <w:ins w:id="62" w:author="Scott Frey" w:date="2014-12-18T09:01:00Z">
        <w:r>
          <w:t xml:space="preserve">the cortical representations of </w:t>
        </w:r>
      </w:ins>
      <w:ins w:id="63" w:author="Scott Frey" w:date="2014-12-18T09:00:00Z">
        <w:r>
          <w:t>human upper extremity amputees</w:t>
        </w:r>
      </w:ins>
      <w:ins w:id="64" w:author="Scott Frey" w:date="2014-12-18T09:01:00Z">
        <w:r>
          <w:t xml:space="preserve"> that parallel those observed in animal models with single unit recordings.  Hand loss is accompanied by an enlargement of the representation of the resid</w:t>
        </w:r>
        <w:r>
          <w:t>u</w:t>
        </w:r>
        <w:r>
          <w:t>al limb and lower face into the former hand territory</w:t>
        </w:r>
      </w:ins>
      <w:ins w:id="65" w:author="Scott Frey" w:date="2014-12-18T09:00:00Z">
        <w:r>
          <w:t xml:space="preserve"> </w:t>
        </w:r>
        <w:r>
          <w:fldChar w:fldCharType="begin"/>
        </w:r>
        <w:r>
          <w:instrText xml:space="preserve"> ADDIN EN.CITE &lt;EndNote&gt;&lt;Cite&gt;&lt;Author&gt;Elbert&lt;/Author&gt;&lt;Year&gt;1994&lt;/Year&gt;&lt;RecNum&gt;1485&lt;/RecNum&gt;&lt;DisplayText&gt;(T. Elbert et al., 1994)&lt;/DisplayText&gt;&lt;record&gt;&lt;rec-number&gt;1485&lt;/rec-number&gt;&lt;foreign-keys&gt;&lt;key app="EN" db-id="9fdzddw9asp2wfepsrvvp5ee0tr02st2zwvf"&gt;1485&lt;/key&gt;&lt;key app="ENWeb" db-id="SEAfkwrtmCQAAA1lSNw"&gt;4661&lt;/key&gt;&lt;/foreign-keys&gt;&lt;ref-type name="Journal Article"&gt;17&lt;/ref-type&gt;&lt;contributors&gt;&lt;authors&gt;&lt;author&gt;Elbert, T.&lt;/author&gt;&lt;author&gt;Flor, H.&lt;/author&gt;&lt;author&gt;Birbaumer, N.&lt;/author&gt;&lt;author&gt;Knecht, S.&lt;/author&gt;&lt;author&gt;Hampson, S.&lt;/author&gt;&lt;author&gt;Larbig, W.&lt;/author&gt;&lt;author&gt;Taub, E.&lt;/author&gt;&lt;/authors&gt;&lt;/contributors&gt;&lt;auth-address&gt;Institute of Experimental Audiology, University of Munster, Germany.&lt;/auth-address&gt;&lt;titles&gt;&lt;title&gt;Extensive reorganization of the somatosensory cortex in adult humans after nervous system injury&lt;/title&gt;&lt;secondary-title&gt;Neuroreport&lt;/secondary-title&gt;&lt;/titles&gt;&lt;periodical&gt;&lt;full-title&gt;Neuroreport&lt;/full-title&gt;&lt;/periodical&gt;&lt;pages&gt;2593-7&lt;/pages&gt;&lt;volume&gt;5&lt;/volume&gt;&lt;number&gt;18&lt;/number&gt;&lt;keywords&gt;&lt;keyword&gt;Adult&lt;/keyword&gt;&lt;keyword&gt;Aged&lt;/keyword&gt;&lt;keyword&gt;*Amputation&lt;/keyword&gt;&lt;keyword&gt;Arm/*surgery&lt;/keyword&gt;&lt;keyword&gt;*Brain Mapping&lt;/keyword&gt;&lt;keyword&gt;Face/*physiopathology&lt;/keyword&gt;&lt;keyword&gt;Humans&lt;/keyword&gt;&lt;keyword&gt;Magnetoencephalography&lt;/keyword&gt;&lt;keyword&gt;Male&lt;/keyword&gt;&lt;keyword&gt;Middle Aged&lt;/keyword&gt;&lt;keyword&gt;Neuronal Plasticity&lt;/keyword&gt;&lt;keyword&gt;Research Support, Non-U.S. Gov&amp;apos;t&lt;/keyword&gt;&lt;keyword&gt;Somatosensory Cortex/*physiopathology&lt;/keyword&gt;&lt;/keywords&gt;&lt;dates&gt;&lt;year&gt;1994&lt;/year&gt;&lt;pub-dates&gt;&lt;date&gt;Dec 20&lt;/date&gt;&lt;/pub-dates&gt;&lt;/dates&gt;&lt;accession-num&gt;7696611&lt;/accession-num&gt;&lt;urls&gt;&lt;related-urls&gt;&lt;url&gt;http://www.ncbi.nlm.nih.gov/entrez/query.fcgi?cmd=Retrieve&amp;amp;db=PubMed&amp;amp;dopt=Citation&amp;amp;list_uids=7696611 &lt;/url&gt;&lt;/related-urls&gt;&lt;/urls&gt;&lt;/record&gt;&lt;/Cite&gt;&lt;/EndNote&gt;</w:instrText>
        </w:r>
        <w:r>
          <w:fldChar w:fldCharType="separate"/>
        </w:r>
        <w:r>
          <w:rPr>
            <w:noProof/>
          </w:rPr>
          <w:t>(T. Elbert et al., 1994)</w:t>
        </w:r>
        <w:r>
          <w:fldChar w:fldCharType="end"/>
        </w:r>
        <w:r>
          <w:t xml:space="preserve"> </w:t>
        </w:r>
        <w:r>
          <w:fldChar w:fldCharType="begin">
            <w:fldData xml:space="preserve">PEVuZE5vdGU+PENpdGU+PEF1dGhvcj5HcnVzc2VyPC9BdXRob3I+PFllYXI+MjAwMTwvWWVhcj48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</w:fldData>
          </w:fldChar>
        </w:r>
        <w:r>
          <w:instrText xml:space="preserve"> ADDIN EN.CITE </w:instrText>
        </w:r>
        <w:r>
          <w:fldChar w:fldCharType="begin">
            <w:fldData xml:space="preserve">PEVuZE5vdGU+PENpdGU+PEF1dGhvcj5HcnVzc2VyPC9BdXRob3I+PFllYXI+MjAwMTwvWWVhcj48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</w:fldData>
          </w:fldChar>
        </w:r>
        <w:r>
          <w:instrText xml:space="preserve"> ADDIN EN.CITE.DATA </w:instrText>
        </w:r>
        <w:r>
          <w:fldChar w:fldCharType="end"/>
        </w:r>
        <w:r>
          <w:fldChar w:fldCharType="separate"/>
        </w:r>
        <w:r>
          <w:rPr>
            <w:noProof/>
          </w:rPr>
          <w:t>(Grusser et al., 2001)</w:t>
        </w:r>
        <w:r>
          <w:fldChar w:fldCharType="end"/>
        </w:r>
        <w:r w:rsidRPr="0074464B">
          <w:t xml:space="preserve"> </w:t>
        </w:r>
        <w:r>
          <w:lastRenderedPageBreak/>
          <w:fldChar w:fldCharType="begin">
            <w:fldData xml:space="preserve">PEVuZE5vdGU+PENpdGU+PEF1dGhvcj5LYXJsPC9BdXRob3I+PFllYXI+MjAwMTwvWWVhcj48UmVj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</w:fldData>
          </w:fldChar>
        </w:r>
        <w:r>
          <w:instrText xml:space="preserve"> ADDIN EN.CITE </w:instrText>
        </w:r>
        <w:r>
          <w:fldChar w:fldCharType="begin">
            <w:fldData xml:space="preserve">PEVuZE5vdGU+PENpdGU+PEF1dGhvcj5LYXJsPC9BdXRob3I+PFllYXI+MjAwMTwvWWVhcj48UmVj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</w:fldData>
          </w:fldChar>
        </w:r>
        <w:r>
          <w:instrText xml:space="preserve"> ADDIN EN.CITE.DATA </w:instrText>
        </w:r>
        <w:r>
          <w:fldChar w:fldCharType="end"/>
        </w:r>
        <w:r>
          <w:fldChar w:fldCharType="separate"/>
        </w:r>
        <w:r>
          <w:rPr>
            <w:noProof/>
          </w:rPr>
          <w:t>(A. Karl, N. Birbaumer, W. Lutzenberger, L. G. Cohen, &amp; H. Flor, 2001)</w:t>
        </w:r>
        <w:r>
          <w:fldChar w:fldCharType="end"/>
        </w:r>
        <w:r>
          <w:t>.  Further, it has provi</w:t>
        </w:r>
        <w:r>
          <w:t>d</w:t>
        </w:r>
        <w:r>
          <w:t>ed ev</w:t>
        </w:r>
        <w:r>
          <w:t>i</w:t>
        </w:r>
        <w:r>
          <w:t>dence that stimulation of the unaffected hand also increases activity with within the former hand territory of amputees.</w:t>
        </w:r>
      </w:ins>
      <w:ins w:id="66" w:author="Scott Frey" w:date="2014-12-18T09:02:00Z">
        <w:r>
          <w:t xml:space="preserve">  Remarkably, </w:t>
        </w:r>
      </w:ins>
      <w:ins w:id="67" w:author="Scott Frey" w:date="2014-12-17T15:09:00Z">
        <w:r w:rsidR="00C03127">
          <w:t xml:space="preserve">there is scant evidence </w:t>
        </w:r>
      </w:ins>
      <w:ins w:id="68" w:author="Scott Frey" w:date="2014-12-18T09:02:00Z">
        <w:r>
          <w:t>that these changes affect sens</w:t>
        </w:r>
        <w:r>
          <w:t>o</w:t>
        </w:r>
        <w:r>
          <w:t xml:space="preserve">ry processing </w:t>
        </w:r>
      </w:ins>
      <w:r w:rsidR="00265DE6">
        <w:fldChar w:fldCharType="begin"/>
      </w:r>
      <w:r w:rsidR="00265DE6">
        <w:instrText xml:space="preserve"> ADDIN EN.CITE &lt;EndNote&gt;&lt;Cite&gt;&lt;Author&gt;Cronholm&lt;/Author&gt;&lt;Year&gt;1951&lt;/Year&gt;&lt;RecNum&gt;4194&lt;/RecNum&gt;&lt;DisplayText&gt;(Cronholm, 1951)&lt;/DisplayText&gt;&lt;record&gt;&lt;rec-number&gt;4194&lt;/rec-number&gt;&lt;foreign-keys&gt;&lt;key app="EN" db-id="9fdzddw9asp2wfepsrvvp5ee0tr02st2zwvf"&gt;4194&lt;/key&gt;&lt;/foreign-keys&gt;&lt;ref-type name="Journal Article"&gt;17&lt;/ref-type&gt;&lt;contributors&gt;&lt;authors&gt;&lt;author&gt;Cronholm, B.&lt;/author&gt;&lt;/authors&gt;&lt;/contributors&gt;&lt;titles&gt;&lt;title&gt;Phantom limbs in amputees; a study of changes in the integration of centripetal impulses with special reference to referred sensations&lt;/title&gt;&lt;secondary-title&gt;Acta Psychiatr Neurol Scand Suppl&lt;/secondary-title&gt;&lt;/titles&gt;&lt;periodical&gt;&lt;full-title&gt;Acta Psychiatr Neurol Scand Suppl&lt;/full-title&gt;&lt;/periodical&gt;&lt;pages&gt;1-310&lt;/pages&gt;&lt;volume&gt;72&lt;/volume&gt;&lt;edition&gt;1951/01/01&lt;/edition&gt;&lt;keywords&gt;&lt;keyword&gt;*Phantom Limb&lt;/keyword&gt;&lt;/keywords&gt;&lt;dates&gt;&lt;year&gt;1951&lt;/year&gt;&lt;/dates&gt;&lt;isbn&gt;0365-5067 (Print)&amp;#xD;0365-5067 (Linking)&lt;/isbn&gt;&lt;accession-num&gt;14837770&lt;/accession-num&gt;&lt;urls&gt;&lt;related-urls&gt;&lt;url&gt;http://www.ncbi.nlm.nih.gov/pubmed/14837770&lt;/url&gt;&lt;/related-urls&gt;&lt;/urls&gt;&lt;language&gt;eng&lt;/language&gt;&lt;/record&gt;&lt;/Cite&gt;&lt;/EndNote&gt;</w:instrText>
      </w:r>
      <w:r w:rsidR="00265DE6">
        <w:fldChar w:fldCharType="separate"/>
      </w:r>
      <w:r w:rsidR="00265DE6">
        <w:rPr>
          <w:noProof/>
        </w:rPr>
        <w:t>(Cronholm, 1951)</w:t>
      </w:r>
      <w:r w:rsidR="00265DE6">
        <w:fldChar w:fldCharType="end"/>
      </w:r>
      <w:ins w:id="69" w:author="Scott Frey" w:date="2014-12-17T15:11:00Z">
        <w:r w:rsidR="00C03127">
          <w:t xml:space="preserve"> </w:t>
        </w:r>
        <w:r w:rsidR="00C03127">
          <w:fldChar w:fldCharType="begin"/>
        </w:r>
      </w:ins>
      <w:r w:rsidR="00C03127">
        <w:instrText xml:space="preserve"> ADDIN EN.CITE &lt;EndNote&gt;&lt;Cite&gt;&lt;Author&gt;Teuber&lt;/Author&gt;&lt;Year&gt;1949&lt;/Year&gt;&lt;RecNum&gt;4169&lt;/RecNum&gt;&lt;DisplayText&gt;(Teuber, 1949)&lt;/DisplayText&gt;&lt;record&gt;&lt;rec-number&gt;4169&lt;/rec-number&gt;&lt;foreign-keys&gt;&lt;key app="EN" db-id="9fdzddw9asp2wfepsrvvp5ee0tr02st2zwvf"&gt;4169&lt;/key&gt;&lt;/foreign-keys&gt;&lt;ref-type name="Journal Article"&gt;17&lt;/ref-type&gt;&lt;contributors&gt;&lt;authors&gt;&lt;author&gt;Teuber, H-L., Krieger, H.P., Bender, M.B.&lt;/author&gt;&lt;/authors&gt;&lt;/contributors&gt;&lt;titles&gt;&lt;title&gt;Reorganization of sensory function in amputation stumps:  two points discrimination.&lt;/title&gt;&lt;secondary-title&gt;Fed Proc&lt;/secondary-title&gt;&lt;/titles&gt;&lt;periodical&gt;&lt;full-title&gt;Fed Proc&lt;/full-title&gt;&lt;/periodical&gt;&lt;pages&gt;156&lt;/pages&gt;&lt;volume&gt;8&lt;/volume&gt;&lt;dates&gt;&lt;year&gt;1949&lt;/year&gt;&lt;/dates&gt;&lt;urls&gt;&lt;/urls&gt;&lt;/record&gt;&lt;/Cite&gt;&lt;/EndNote&gt;</w:instrText>
      </w:r>
      <w:r w:rsidR="00C03127">
        <w:fldChar w:fldCharType="separate"/>
      </w:r>
      <w:r w:rsidR="00C03127">
        <w:rPr>
          <w:noProof/>
        </w:rPr>
        <w:t>(Teuber, 1949)</w:t>
      </w:r>
      <w:ins w:id="70" w:author="Scott Frey" w:date="2014-12-17T15:11:00Z">
        <w:r w:rsidR="00C03127">
          <w:fldChar w:fldCharType="end"/>
        </w:r>
        <w:r w:rsidR="00C03127" w:rsidRPr="00C03127">
          <w:t xml:space="preserve"> </w:t>
        </w:r>
        <w:r w:rsidR="00C03127">
          <w:fldChar w:fldCharType="begin"/>
        </w:r>
      </w:ins>
      <w:r w:rsidR="00C03127">
        <w:instrText xml:space="preserve"> ADDIN EN.CITE &lt;EndNote&gt;&lt;Cite&gt;&lt;Author&gt;Haber&lt;/Author&gt;&lt;Year&gt;1958&lt;/Year&gt;&lt;RecNum&gt;4167&lt;/RecNum&gt;&lt;DisplayText&gt;(W. B. Haber, 1958)&lt;/DisplayText&gt;&lt;record&gt;&lt;rec-number&gt;4167&lt;/rec-number&gt;&lt;foreign-keys&gt;&lt;key app="EN" db-id="9fdzddw9asp2wfepsrvvp5ee0tr02st2zwvf"&gt;4167&lt;/key&gt;&lt;/foreign-keys&gt;&lt;ref-type name="Journal Article"&gt;17&lt;/ref-type&gt;&lt;contributors&gt;&lt;authors&gt;&lt;author&gt;Haber, W. B.&lt;/author&gt;&lt;/authors&gt;&lt;/contributors&gt;&lt;titles&gt;&lt;title&gt;Reactions to loss of limb: physiological and psychological aspects&lt;/title&gt;&lt;secondary-title&gt;Ann N Y Acad Sci&lt;/secondary-title&gt;&lt;/titles&gt;&lt;periodical&gt;&lt;full-title&gt;Ann N Y Acad Sci&lt;/full-title&gt;&lt;/periodical&gt;&lt;pages&gt;14-24&lt;/pages&gt;&lt;volume&gt;74&lt;/volume&gt;&lt;number&gt;1&lt;/number&gt;&lt;edition&gt;1958/09/30&lt;/edition&gt;&lt;keywords&gt;&lt;keyword&gt;*Amputees&lt;/keyword&gt;&lt;/keywords&gt;&lt;dates&gt;&lt;year&gt;1958&lt;/year&gt;&lt;pub-dates&gt;&lt;date&gt;Sep 30&lt;/date&gt;&lt;/pub-dates&gt;&lt;/dates&gt;&lt;isbn&gt;0077-8923 (Print)&amp;#xD;0077-8923 (Linking)&lt;/isbn&gt;&lt;accession-num&gt;13617845&lt;/accession-num&gt;&lt;urls&gt;&lt;related-urls&gt;&lt;url&gt;http://www.ncbi.nlm.nih.gov/pubmed/13617845&lt;/url&gt;&lt;/related-urls&gt;&lt;/urls&gt;&lt;language&gt;eng&lt;/language&gt;&lt;/record&gt;&lt;/Cite&gt;&lt;/EndNote&gt;</w:instrText>
      </w:r>
      <w:r w:rsidR="00C03127">
        <w:fldChar w:fldCharType="separate"/>
      </w:r>
      <w:r w:rsidR="00C03127">
        <w:rPr>
          <w:noProof/>
        </w:rPr>
        <w:t>(W. B. Haber, 1958)</w:t>
      </w:r>
      <w:ins w:id="71" w:author="Scott Frey" w:date="2014-12-17T15:11:00Z">
        <w:r w:rsidR="00C03127">
          <w:fldChar w:fldCharType="end"/>
        </w:r>
      </w:ins>
      <w:ins w:id="72" w:author="Scott Frey" w:date="2014-12-17T15:12:00Z">
        <w:r w:rsidR="00906C7F">
          <w:t xml:space="preserve">.  Improved localization of touch may be attributable to more focused attention </w:t>
        </w:r>
      </w:ins>
      <w:ins w:id="73" w:author="Scott Frey" w:date="2014-12-17T15:14:00Z">
        <w:r w:rsidR="00906C7F">
          <w:fldChar w:fldCharType="begin"/>
        </w:r>
      </w:ins>
      <w:r w:rsidR="00906C7F">
        <w:instrText xml:space="preserve"> ADDIN EN.CITE &lt;EndNote&gt;&lt;Cite&gt;&lt;Author&gt;Moore&lt;/Author&gt;&lt;Year&gt;1999&lt;/Year&gt;&lt;RecNum&gt;3994&lt;/RecNum&gt;&lt;DisplayText&gt;(Moore, Partner, &amp;amp; Sedgwick, 1999)&lt;/DisplayText&gt;&lt;record&gt;&lt;rec-number&gt;3994&lt;/rec-number&gt;&lt;foreign-keys&gt;&lt;key app="EN" db-id="9fdzddw9asp2wfepsrvvp5ee0tr02st2zwvf"&gt;3994&lt;/key&gt;&lt;key app="ENWeb" db-id="SEAfkwrtmCQAAA1lSNw"&gt;6050&lt;/key&gt;&lt;/foreign-keys&gt;&lt;ref-type name="Journal Article"&gt;17&lt;/ref-type&gt;&lt;contributors&gt;&lt;authors&gt;&lt;author&gt;Moore, C. E.&lt;/author&gt;&lt;author&gt;Partner, A.&lt;/author&gt;&lt;author&gt;Sedgwick, E. M.&lt;/author&gt;&lt;/authors&gt;&lt;/contributors&gt;&lt;auth-address&gt;Department of Clinical Neurophysiology, Southampton General Hospital, UK. cegmoore@hotmail.com&lt;/auth-address&gt;&lt;titles&gt;&lt;title&gt;Cortical focusing is an alternative explanation for improved sensory acuity on an amputation stump&lt;/title&gt;&lt;secondary-title&gt;Neurosci Lett&lt;/secondary-title&gt;&lt;/titles&gt;&lt;periodical&gt;&lt;full-title&gt;Neurosci Lett&lt;/full-title&gt;&lt;/periodical&gt;&lt;pages&gt;185-7&lt;/pages&gt;&lt;volume&gt;270&lt;/volume&gt;&lt;number&gt;3&lt;/number&gt;&lt;edition&gt;1999/08/26&lt;/edition&gt;&lt;keywords&gt;&lt;keyword&gt;Adult&lt;/keyword&gt;&lt;keyword&gt;Amputation Stumps/*physiopathology&lt;/keyword&gt;&lt;keyword&gt;Attention/*physiology&lt;/keyword&gt;&lt;keyword&gt;Female&lt;/keyword&gt;&lt;keyword&gt;Humans&lt;/keyword&gt;&lt;keyword&gt;Male&lt;/keyword&gt;&lt;keyword&gt;Middle Aged&lt;/keyword&gt;&lt;keyword&gt;Neuronal Plasticity&lt;/keyword&gt;&lt;keyword&gt;Reference Values&lt;/keyword&gt;&lt;keyword&gt;Sensation/*physiology&lt;/keyword&gt;&lt;keyword&gt;Skin/physiopathology&lt;/keyword&gt;&lt;keyword&gt;Somatosensory Cortex/*physiopathology&lt;/keyword&gt;&lt;/keywords&gt;&lt;dates&gt;&lt;year&gt;1999&lt;/year&gt;&lt;pub-dates&gt;&lt;date&gt;Aug 6&lt;/date&gt;&lt;/pub-dates&gt;&lt;/dates&gt;&lt;isbn&gt;0304-3940 (Print)&amp;#xD;0304-3940 (Linking)&lt;/isbn&gt;&lt;accession-num&gt;10462125&lt;/accession-num&gt;&lt;urls&gt;&lt;related-urls&gt;&lt;url&gt;http://www.ncbi.nlm.nih.gov/pubmed/10462125&lt;/url&gt;&lt;/related-urls&gt;&lt;/urls&gt;&lt;electronic-resource-num&gt;S0304-3940(99)00478-4 [pii]&lt;/electronic-resource-num&gt;&lt;language&gt;eng&lt;/language&gt;&lt;/record&gt;&lt;/Cite&gt;&lt;/EndNote&gt;</w:instrText>
      </w:r>
      <w:r w:rsidR="00906C7F">
        <w:fldChar w:fldCharType="separate"/>
      </w:r>
      <w:r w:rsidR="00906C7F">
        <w:rPr>
          <w:noProof/>
        </w:rPr>
        <w:t>(Moore, Partner, &amp; Sedgwick, 1999)</w:t>
      </w:r>
      <w:ins w:id="74" w:author="Scott Frey" w:date="2014-12-17T15:14:00Z">
        <w:r w:rsidR="00906C7F">
          <w:fldChar w:fldCharType="end"/>
        </w:r>
      </w:ins>
      <w:ins w:id="75" w:author="Scott Frey" w:date="2014-12-17T15:13:00Z">
        <w:r w:rsidR="00906C7F">
          <w:t xml:space="preserve">.  </w:t>
        </w:r>
      </w:ins>
      <w:ins w:id="76" w:author="Scott Frey" w:date="2014-12-17T15:14:00Z">
        <w:r w:rsidR="00906C7F">
          <w:t>Ev</w:t>
        </w:r>
        <w:r w:rsidR="00906C7F">
          <w:t>i</w:t>
        </w:r>
        <w:r w:rsidR="00906C7F">
          <w:t xml:space="preserve">dence from microstimulation of transected sensory nerves indicates no evidence of </w:t>
        </w:r>
      </w:ins>
      <w:ins w:id="77" w:author="Scott Frey" w:date="2014-12-17T15:18:00Z">
        <w:r w:rsidR="00906C7F">
          <w:t xml:space="preserve">altered </w:t>
        </w:r>
      </w:ins>
      <w:ins w:id="78" w:author="Scott Frey" w:date="2014-12-17T15:14:00Z">
        <w:r w:rsidR="00906C7F">
          <w:t>sens</w:t>
        </w:r>
        <w:r w:rsidR="00906C7F">
          <w:t>a</w:t>
        </w:r>
        <w:r w:rsidR="00906C7F">
          <w:t>tions</w:t>
        </w:r>
      </w:ins>
      <w:ins w:id="79" w:author="Scott Frey" w:date="2014-12-17T15:18:00Z">
        <w:r w:rsidR="00906C7F">
          <w:t>; instead, stimuli were still experienced as ari</w:t>
        </w:r>
        <w:r w:rsidR="00906C7F">
          <w:t>s</w:t>
        </w:r>
        <w:r w:rsidR="00906C7F">
          <w:t>ing from the deafferented regio</w:t>
        </w:r>
      </w:ins>
      <w:ins w:id="80" w:author="Scott Frey" w:date="2014-12-17T15:19:00Z">
        <w:r w:rsidR="00906C7F">
          <w:t>n</w:t>
        </w:r>
      </w:ins>
      <w:ins w:id="81" w:author="Scott Frey" w:date="2014-12-17T15:18:00Z">
        <w:r w:rsidR="00906C7F">
          <w:t xml:space="preserve"> </w:t>
        </w:r>
      </w:ins>
      <w:ins w:id="82" w:author="Scott Frey" w:date="2014-12-17T15:14:00Z">
        <w:r w:rsidR="00906C7F">
          <w:t xml:space="preserve"> </w:t>
        </w:r>
        <w:r w:rsidR="00906C7F">
          <w:fldChar w:fldCharType="begin"/>
        </w:r>
      </w:ins>
      <w:r w:rsidR="00906C7F">
        <w:instrText xml:space="preserve"> ADDIN EN.CITE &lt;EndNote&gt;&lt;Cite&gt;&lt;Author&gt;Moore&lt;/Author&gt;&lt;Year&gt;2000&lt;/Year&gt;&lt;RecNum&gt;2642&lt;/RecNum&gt;&lt;DisplayText&gt;(Moore &amp;amp; Schady, 2000)&lt;/DisplayText&gt;&lt;record&gt;&lt;rec-number&gt;2642&lt;/rec-number&gt;&lt;foreign-keys&gt;&lt;key app="EN" db-id="9fdzddw9asp2wfepsrvvp5ee0tr02st2zwvf"&gt;2642&lt;/key&gt;&lt;key app="ENWeb" db-id="SEAfkwrtmCQAAA1lSNw"&gt;6052&lt;/key&gt;&lt;/foreign-keys&gt;&lt;ref-type name="Journal Article"&gt;17&lt;/ref-type&gt;&lt;contributors&gt;&lt;authors&gt;&lt;author&gt;Moore, C. E.&lt;/author&gt;&lt;author&gt;Schady, W.&lt;/author&gt;&lt;/authors&gt;&lt;/contributors&gt;&lt;auth-address&gt;Department of Clinical Neurophysiology, The Royal Infirmary, Manchester, UK. chris.moore@man.ac.uk&lt;/auth-address&gt;&lt;titles&gt;&lt;title&gt;Investigation of the functional correlates of reorganization within the human somatosensory cortex&lt;/title&gt;&lt;secondary-title&gt;Brain&lt;/secondary-title&gt;&lt;/titles&gt;&lt;periodical&gt;&lt;full-title&gt;Brain&lt;/full-title&gt;&lt;/periodical&gt;&lt;pages&gt;1883-95&lt;/pages&gt;&lt;volume&gt;123 ( Pt 9)&lt;/volume&gt;&lt;edition&gt;2000/08/26&lt;/edition&gt;&lt;keywords&gt;&lt;keyword&gt;Adolescent&lt;/keyword&gt;&lt;keyword&gt;Adult&lt;/keyword&gt;&lt;keyword&gt;Axotomy/*adverse effects&lt;/keyword&gt;&lt;keyword&gt;Hand/innervation/physiopathology&lt;/keyword&gt;&lt;keyword&gt;Humans&lt;/keyword&gt;&lt;keyword&gt;Middle Aged&lt;/keyword&gt;&lt;keyword&gt;Neuronal Plasticity/*physiology&lt;/keyword&gt;&lt;keyword&gt;Peripheral Nerves/*injuries/*physiopathology&lt;/keyword&gt;&lt;keyword&gt;Somatosensory Cortex/*physiopathology&lt;/keyword&gt;&lt;keyword&gt;Somatosensory Disorders/etiology/*physiopathology&lt;/keyword&gt;&lt;keyword&gt;Trauma, Nervous System/*complications&lt;/keyword&gt;&lt;/keywords&gt;&lt;dates&gt;&lt;year&gt;2000&lt;/year&gt;&lt;pub-dates&gt;&lt;date&gt;Sep&lt;/date&gt;&lt;/pub-dates&gt;&lt;/dates&gt;&lt;isbn&gt;0006-8950 (Print)&lt;/isbn&gt;&lt;accession-num&gt;10960052&lt;/accession-num&gt;&lt;urls&gt;&lt;related-urls&gt;&lt;url&gt;http://www.ncbi.nlm.nih.gov/entrez/query.fcgi?cmd=Retrieve&amp;amp;db=PubMed&amp;amp;dopt=Citation&amp;amp;list_uids=10960052&lt;/url&gt;&lt;/related-urls&gt;&lt;/urls&gt;&lt;language&gt;eng&lt;/language&gt;&lt;/record&gt;&lt;/Cite&gt;&lt;/EndNote&gt;</w:instrText>
      </w:r>
      <w:r w:rsidR="00906C7F">
        <w:fldChar w:fldCharType="separate"/>
      </w:r>
      <w:r w:rsidR="00906C7F">
        <w:rPr>
          <w:noProof/>
        </w:rPr>
        <w:t>(Moore &amp; Schady, 2000)</w:t>
      </w:r>
      <w:ins w:id="83" w:author="Scott Frey" w:date="2014-12-17T15:14:00Z">
        <w:r w:rsidR="00906C7F">
          <w:fldChar w:fldCharType="end"/>
        </w:r>
        <w:r w:rsidR="00906C7F">
          <w:t>.</w:t>
        </w:r>
      </w:ins>
      <w:ins w:id="84" w:author="Scott Frey" w:date="2014-12-17T15:19:00Z">
        <w:r w:rsidR="00906C7F">
          <w:t xml:space="preserve"> Likewise, patients that have exper</w:t>
        </w:r>
        <w:r w:rsidR="00906C7F">
          <w:t>i</w:t>
        </w:r>
        <w:r w:rsidR="00906C7F">
          <w:t>enced d</w:t>
        </w:r>
        <w:r w:rsidR="007E5FF5">
          <w:t>igit amputation</w:t>
        </w:r>
      </w:ins>
      <w:ins w:id="85" w:author="Scott Frey" w:date="2014-12-17T15:20:00Z">
        <w:r w:rsidR="007E5FF5">
          <w:t>s</w:t>
        </w:r>
      </w:ins>
      <w:ins w:id="86" w:author="Scott Frey" w:date="2014-12-17T15:19:00Z">
        <w:r w:rsidR="00906C7F">
          <w:t xml:space="preserve">, exhibit an expansion of the representations of the intact fingers, and yet show no </w:t>
        </w:r>
      </w:ins>
      <w:ins w:id="87" w:author="Scott Frey" w:date="2014-12-17T15:20:00Z">
        <w:r w:rsidR="00906C7F">
          <w:t>evidence</w:t>
        </w:r>
      </w:ins>
      <w:ins w:id="88" w:author="Scott Frey" w:date="2014-12-17T15:19:00Z">
        <w:r w:rsidR="00906C7F">
          <w:t xml:space="preserve"> </w:t>
        </w:r>
      </w:ins>
      <w:ins w:id="89" w:author="Scott Frey" w:date="2014-12-17T15:20:00Z">
        <w:r w:rsidR="00906C7F">
          <w:t>of improved sensation</w:t>
        </w:r>
      </w:ins>
      <w:ins w:id="90" w:author="Scott Frey" w:date="2014-12-17T15:21:00Z">
        <w:r w:rsidR="007E5FF5">
          <w:t xml:space="preserve"> </w:t>
        </w:r>
        <w:r w:rsidR="007E5FF5">
          <w:fldChar w:fldCharType="begin"/>
        </w:r>
      </w:ins>
      <w:r w:rsidR="007E5FF5">
        <w:instrText xml:space="preserve"> ADDIN EN.CITE &lt;EndNote&gt;&lt;Cite&gt;&lt;Author&gt;Vega-Bermudez&lt;/Author&gt;&lt;Year&gt;2002&lt;/Year&gt;&lt;RecNum&gt;4139&lt;/RecNum&gt;&lt;DisplayText&gt;(Vega-Bermudez &amp;amp; Johnson, 2002)&lt;/DisplayText&gt;&lt;record&gt;&lt;rec-number&gt;4139&lt;/rec-number&gt;&lt;foreign-keys&gt;&lt;key app="EN" db-id="9fdzddw9asp2wfepsrvvp5ee0tr02st2zwvf"&gt;4139&lt;/key&gt;&lt;/foreign-keys&gt;&lt;ref-type name="Journal Article"&gt;17&lt;/ref-type&gt;&lt;contributors&gt;&lt;authors&gt;&lt;author&gt;Vega-Bermudez, F.&lt;/author&gt;&lt;author&gt;Johnson, K. O.&lt;/author&gt;&lt;/authors&gt;&lt;/contributors&gt;&lt;auth-address&gt;Zanvyl Krieger Mind/Brain Institute, Johns Hopkins University, Baltimore, Maryland 21218, USA. fvega@jhu.edu&lt;/auth-address&gt;&lt;titles&gt;&lt;title&gt;Spatial acuity after digit amputation&lt;/title&gt;&lt;secondary-title&gt;Brain&lt;/secondary-title&gt;&lt;/titles&gt;&lt;periodical&gt;&lt;full-title&gt;Brain&lt;/full-title&gt;&lt;/periodical&gt;&lt;pages&gt;1256-64&lt;/pages&gt;&lt;volume&gt;125&lt;/volume&gt;&lt;number&gt;Pt 6&lt;/number&gt;&lt;edition&gt;2002/05/23&lt;/edition&gt;&lt;keywords&gt;&lt;keyword&gt;Adult&lt;/keyword&gt;&lt;keyword&gt;Aged&lt;/keyword&gt;&lt;keyword&gt;*Amputation/statistics &amp;amp; numerical data&lt;/keyword&gt;&lt;keyword&gt;Fingers/*physiology&lt;/keyword&gt;&lt;keyword&gt;Humans&lt;/keyword&gt;&lt;keyword&gt;Male&lt;/keyword&gt;&lt;keyword&gt;Middle Aged&lt;/keyword&gt;&lt;keyword&gt;Psychomotor Performance/*physiology&lt;/keyword&gt;&lt;keyword&gt;Recognition (Psychology)/physiology&lt;/keyword&gt;&lt;keyword&gt;Space Perception/*physiology&lt;/keyword&gt;&lt;keyword&gt;Statistics, Nonparametric&lt;/keyword&gt;&lt;keyword&gt;Touch/physiology&lt;/keyword&gt;&lt;/keywords&gt;&lt;dates&gt;&lt;year&gt;2002&lt;/year&gt;&lt;pub-dates&gt;&lt;date&gt;Jun&lt;/date&gt;&lt;/pub-dates&gt;&lt;/dates&gt;&lt;isbn&gt;0006-8950 (Print)&amp;#xD;0006-8950 (Linking)&lt;/isbn&gt;&lt;accession-num&gt;12023314&lt;/accession-num&gt;&lt;urls&gt;&lt;related-urls&gt;&lt;url&gt;http://www.ncbi.nlm.nih.gov/pubmed/12023314&lt;/url&gt;&lt;/related-urls&gt;&lt;/urls&gt;&lt;language&gt;eng&lt;/language&gt;&lt;/record&gt;&lt;/Cite&gt;&lt;/EndNote&gt;</w:instrText>
      </w:r>
      <w:r w:rsidR="007E5FF5">
        <w:fldChar w:fldCharType="separate"/>
      </w:r>
      <w:r w:rsidR="007E5FF5">
        <w:rPr>
          <w:noProof/>
        </w:rPr>
        <w:t>(Vega-Bermudez &amp; Johnson, 2002)</w:t>
      </w:r>
      <w:ins w:id="91" w:author="Scott Frey" w:date="2014-12-17T15:21:00Z">
        <w:r w:rsidR="007E5FF5">
          <w:fldChar w:fldCharType="end"/>
        </w:r>
      </w:ins>
      <w:ins w:id="92" w:author="Scott Frey" w:date="2014-12-17T15:20:00Z">
        <w:r w:rsidR="00906C7F">
          <w:t>.</w:t>
        </w:r>
      </w:ins>
    </w:p>
    <w:p w14:paraId="64DDCD2E" w14:textId="0F667378" w:rsidR="00D81C7F" w:rsidRDefault="00D81C7F" w:rsidP="002002C3">
      <w:pPr>
        <w:pStyle w:val="A6-Body"/>
        <w:rPr>
          <w:ins w:id="93" w:author="Scott Frey" w:date="2014-12-18T09:24:00Z"/>
        </w:rPr>
        <w:pPrChange w:id="94" w:author="Scott Frey" w:date="2014-12-17T14:44:00Z">
          <w:pPr>
            <w:pStyle w:val="A6-Body"/>
            <w:jc w:val="center"/>
          </w:pPr>
        </w:pPrChange>
      </w:pPr>
      <w:ins w:id="95" w:author="Scott Frey" w:date="2014-12-17T15:31:00Z">
        <w:r>
          <w:t xml:space="preserve">Here, we revisit the issue of </w:t>
        </w:r>
      </w:ins>
      <w:ins w:id="96" w:author="Scott Frey" w:date="2014-12-17T15:32:00Z">
        <w:r w:rsidR="0045770C">
          <w:t xml:space="preserve">whether changes in cortical organization following </w:t>
        </w:r>
        <w:r>
          <w:t>unilateral</w:t>
        </w:r>
      </w:ins>
      <w:ins w:id="97" w:author="Scott Frey" w:date="2014-12-17T15:31:00Z">
        <w:r>
          <w:t xml:space="preserve"> upper extremity amput</w:t>
        </w:r>
      </w:ins>
      <w:ins w:id="98" w:author="Scott Frey" w:date="2014-12-17T15:32:00Z">
        <w:r w:rsidR="0045770C">
          <w:t>ation, are functionally relevant</w:t>
        </w:r>
      </w:ins>
      <w:ins w:id="99" w:author="Scott Frey" w:date="2014-12-17T15:31:00Z">
        <w:r>
          <w:t xml:space="preserve">.  </w:t>
        </w:r>
      </w:ins>
    </w:p>
    <w:p w14:paraId="68686A9A" w14:textId="6CB9B60B" w:rsidR="00B00314" w:rsidRDefault="00B00314" w:rsidP="002002C3">
      <w:pPr>
        <w:pStyle w:val="A6-Body"/>
        <w:rPr>
          <w:ins w:id="100" w:author="Scott Frey" w:date="2014-12-18T09:24:00Z"/>
        </w:rPr>
        <w:pPrChange w:id="101" w:author="Scott Frey" w:date="2014-12-17T14:44:00Z">
          <w:pPr>
            <w:pStyle w:val="A6-Body"/>
            <w:jc w:val="center"/>
          </w:pPr>
        </w:pPrChange>
      </w:pPr>
      <w:ins w:id="102" w:author="Scott Frey" w:date="2014-12-18T09:24:00Z">
        <w:r>
          <w:t>Hypotheses:  If expanded sensory representations are functionally relevant then:</w:t>
        </w:r>
      </w:ins>
    </w:p>
    <w:p w14:paraId="38DF61DA" w14:textId="7D7AB5B3" w:rsidR="00B00314" w:rsidRDefault="00B00314" w:rsidP="00B00314">
      <w:pPr>
        <w:pStyle w:val="A6-Body"/>
        <w:ind w:left="720"/>
        <w:rPr>
          <w:ins w:id="103" w:author="Scott Frey" w:date="2014-12-18T09:24:00Z"/>
        </w:rPr>
        <w:pPrChange w:id="104" w:author="Scott Frey" w:date="2014-12-18T09:25:00Z">
          <w:pPr>
            <w:pStyle w:val="A6-Body"/>
            <w:jc w:val="center"/>
          </w:pPr>
        </w:pPrChange>
      </w:pPr>
      <w:ins w:id="105" w:author="Scott Frey" w:date="2014-12-18T09:25:00Z">
        <w:r>
          <w:t xml:space="preserve">A. </w:t>
        </w:r>
      </w:ins>
      <w:ins w:id="106" w:author="Scott Frey" w:date="2014-12-18T09:24:00Z">
        <w:r>
          <w:t>Improved sensitivity of face contralateral to amputation</w:t>
        </w:r>
      </w:ins>
    </w:p>
    <w:p w14:paraId="52D044BD" w14:textId="679984DE" w:rsidR="00B00314" w:rsidRDefault="00B00314" w:rsidP="00B00314">
      <w:pPr>
        <w:pStyle w:val="A6-Body"/>
        <w:ind w:left="720"/>
        <w:rPr>
          <w:ins w:id="107" w:author="Scott Frey" w:date="2014-12-18T09:24:00Z"/>
        </w:rPr>
        <w:pPrChange w:id="108" w:author="Scott Frey" w:date="2014-12-18T09:25:00Z">
          <w:pPr>
            <w:pStyle w:val="A6-Body"/>
            <w:jc w:val="center"/>
          </w:pPr>
        </w:pPrChange>
      </w:pPr>
      <w:ins w:id="109" w:author="Scott Frey" w:date="2014-12-18T09:25:00Z">
        <w:r>
          <w:t xml:space="preserve">B. </w:t>
        </w:r>
      </w:ins>
      <w:ins w:id="110" w:author="Scott Frey" w:date="2014-12-18T09:24:00Z">
        <w:r>
          <w:t>Residual forelimb ipsilateral to amputation</w:t>
        </w:r>
      </w:ins>
    </w:p>
    <w:p w14:paraId="0991BC1A" w14:textId="078B27C5" w:rsidR="00B00314" w:rsidRDefault="00B00314" w:rsidP="00B00314">
      <w:pPr>
        <w:pStyle w:val="A6-Body"/>
        <w:ind w:left="720"/>
        <w:rPr>
          <w:ins w:id="111" w:author="Scott Frey" w:date="2014-12-17T15:25:00Z"/>
        </w:rPr>
        <w:pPrChange w:id="112" w:author="Scott Frey" w:date="2014-12-18T09:25:00Z">
          <w:pPr>
            <w:pStyle w:val="A6-Body"/>
            <w:jc w:val="center"/>
          </w:pPr>
        </w:pPrChange>
      </w:pPr>
      <w:ins w:id="113" w:author="Scott Frey" w:date="2014-12-18T09:25:00Z">
        <w:r>
          <w:t xml:space="preserve">C.  </w:t>
        </w:r>
        <w:bookmarkStart w:id="114" w:name="_GoBack"/>
        <w:bookmarkEnd w:id="114"/>
        <w:r>
          <w:t>Hand contralateral to amputation.</w:t>
        </w:r>
      </w:ins>
    </w:p>
    <w:p w14:paraId="4DFD3DC9" w14:textId="4581E58C" w:rsidR="00C03127" w:rsidRPr="00945D06" w:rsidRDefault="0074464B" w:rsidP="002002C3">
      <w:pPr>
        <w:pStyle w:val="A6-Body"/>
        <w:pPrChange w:id="115" w:author="Scott Frey" w:date="2014-12-17T14:44:00Z">
          <w:pPr>
            <w:pStyle w:val="A6-Body"/>
            <w:jc w:val="center"/>
          </w:pPr>
        </w:pPrChange>
      </w:pPr>
      <w:ins w:id="116" w:author="Scott Frey" w:date="2014-12-17T15:23:00Z">
        <w:r>
          <w:t xml:space="preserve"> </w:t>
        </w:r>
      </w:ins>
    </w:p>
    <w:p w14:paraId="58995E85" w14:textId="77777777" w:rsidR="00EF19D6" w:rsidRPr="00945D06" w:rsidRDefault="00EF19D6" w:rsidP="000303E3">
      <w:pPr>
        <w:pStyle w:val="A6-Body"/>
      </w:pPr>
      <w:r w:rsidRPr="00945D06">
        <w:br w:type="page"/>
      </w:r>
    </w:p>
    <w:p w14:paraId="0ECBEAB6" w14:textId="77777777" w:rsidR="000303E3" w:rsidRPr="00945D06" w:rsidRDefault="00357248" w:rsidP="000303E3">
      <w:pPr>
        <w:pStyle w:val="A6-Body"/>
        <w:jc w:val="center"/>
      </w:pPr>
      <w:r w:rsidRPr="00945D06">
        <w:lastRenderedPageBreak/>
        <w:t>Locognosia in Amputees</w:t>
      </w:r>
    </w:p>
    <w:p w14:paraId="2DC88CB5" w14:textId="7CB3A088" w:rsidR="007722C0" w:rsidRDefault="003866B6" w:rsidP="007722C0">
      <w:pPr>
        <w:pStyle w:val="A6-Body"/>
      </w:pPr>
      <w:r>
        <w:t>C</w:t>
      </w:r>
      <w:r w:rsidR="00357248" w:rsidRPr="00945D06">
        <w:t>ortical reorganization following injury to the peripheral nervous system</w:t>
      </w:r>
      <w:r>
        <w:t xml:space="preserve"> has been o</w:t>
      </w:r>
      <w:r>
        <w:t>b</w:t>
      </w:r>
      <w:r>
        <w:t>served</w:t>
      </w:r>
      <w:r w:rsidR="00F46E9F">
        <w:t xml:space="preserve"> in humans </w:t>
      </w:r>
      <w:r w:rsidR="00F46E9F">
        <w:fldChar w:fldCharType="begin">
          <w:fldData xml:space="preserve">PEVuZE5vdGU+PENpdGU+PEF1dGhvcj5Cb2dkYW5vdjwvQXV0aG9yPjxZZWFyPjIwMTI8L1llYXI+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=
</w:fldData>
        </w:fldChar>
      </w:r>
      <w:r w:rsidR="00265DE6">
        <w:instrText xml:space="preserve"> ADDIN EN.CITE </w:instrText>
      </w:r>
      <w:r w:rsidR="00265DE6">
        <w:fldChar w:fldCharType="begin">
          <w:fldData xml:space="preserve">PEVuZE5vdGU+PENpdGU+PEF1dGhvcj5Cb2dkYW5vdjwvQXV0aG9yPjxZZWFyPjIwMTI8L1llYXI+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=
</w:fldData>
        </w:fldChar>
      </w:r>
      <w:r w:rsidR="00265DE6">
        <w:instrText xml:space="preserve"> ADDIN EN.CITE.DATA </w:instrText>
      </w:r>
      <w:r w:rsidR="00265DE6">
        <w:fldChar w:fldCharType="end"/>
      </w:r>
      <w:r w:rsidR="00F46E9F">
        <w:fldChar w:fldCharType="separate"/>
      </w:r>
      <w:r w:rsidR="00265DE6">
        <w:rPr>
          <w:noProof/>
        </w:rPr>
        <w:t>(Bogdanov, Smith, &amp; Frey, 2012; Thomas Elbert et al., 1994; Anke Karl, Niels Birbaumer, Werner Lutzenberger, Leonardo G. Cohen, &amp; Herta Flor, 2001)</w:t>
      </w:r>
      <w:r w:rsidR="00F46E9F">
        <w:fldChar w:fldCharType="end"/>
      </w:r>
      <w:r w:rsidR="00AA5291">
        <w:t>,</w:t>
      </w:r>
      <w:r w:rsidR="00357248" w:rsidRPr="00945D06">
        <w:t xml:space="preserve"> </w:t>
      </w:r>
      <w:r w:rsidR="00AA5291">
        <w:t xml:space="preserve">non-human </w:t>
      </w:r>
      <w:r w:rsidR="00F46E9F">
        <w:t>pr</w:t>
      </w:r>
      <w:r w:rsidR="00F46E9F">
        <w:t>i</w:t>
      </w:r>
      <w:r w:rsidR="00F46E9F">
        <w:t xml:space="preserve">mates </w:t>
      </w:r>
      <w:r w:rsidR="00F46E9F">
        <w:fldChar w:fldCharType="begin">
          <w:fldData xml:space="preserve">PEVuZE5vdGU+PENpdGU+PEF1dGhvcj5KZW5raW5zPC9BdXRob3I+PFllYXI+MTk5MDwvWWVhcj48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</w:fldData>
        </w:fldChar>
      </w:r>
      <w:r w:rsidR="00FA524D">
        <w:instrText xml:space="preserve"> ADDIN EN.CITE </w:instrText>
      </w:r>
      <w:r w:rsidR="00FA524D">
        <w:fldChar w:fldCharType="begin">
          <w:fldData xml:space="preserve">PEVuZE5vdGU+PENpdGU+PEF1dGhvcj5KZW5raW5zPC9BdXRob3I+PFllYXI+MTk5MDwvWWVhcj48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</w:fldData>
        </w:fldChar>
      </w:r>
      <w:r w:rsidR="00FA524D">
        <w:instrText xml:space="preserve"> ADDIN EN.CITE.DATA </w:instrText>
      </w:r>
      <w:r w:rsidR="00FA524D">
        <w:fldChar w:fldCharType="end"/>
      </w:r>
      <w:r w:rsidR="00F46E9F">
        <w:fldChar w:fldCharType="separate"/>
      </w:r>
      <w:r w:rsidR="00FA524D">
        <w:rPr>
          <w:noProof/>
        </w:rPr>
        <w:t>(Jenkins, Merzenich, Ochs, Allard, &amp; Guic-Robles, 1990; Wall et al., 1986)</w:t>
      </w:r>
      <w:r w:rsidR="00F46E9F">
        <w:fldChar w:fldCharType="end"/>
      </w:r>
      <w:r w:rsidR="00AA5291">
        <w:t xml:space="preserve">, and </w:t>
      </w:r>
      <w:r w:rsidR="00F46E9F">
        <w:t xml:space="preserve">rats </w:t>
      </w:r>
      <w:r w:rsidR="00F46E9F">
        <w:fldChar w:fldCharType="begin">
          <w:fldData xml:space="preserve">PEVuZE5vdGU+PENpdGU+PEF1dGhvcj5FbmRvPC9BdXRob3I+PFllYXI+MjAwNzwvWWVhcj48UmVj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</w:fldData>
        </w:fldChar>
      </w:r>
      <w:r w:rsidR="00FA524D">
        <w:instrText xml:space="preserve"> ADDIN EN.CITE </w:instrText>
      </w:r>
      <w:r w:rsidR="00FA524D">
        <w:fldChar w:fldCharType="begin">
          <w:fldData xml:space="preserve">PEVuZE5vdGU+PENpdGU+PEF1dGhvcj5FbmRvPC9BdXRob3I+PFllYXI+MjAwNzwvWWVhcj48UmVj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</w:fldData>
        </w:fldChar>
      </w:r>
      <w:r w:rsidR="00FA524D">
        <w:instrText xml:space="preserve"> ADDIN EN.CITE.DATA </w:instrText>
      </w:r>
      <w:r w:rsidR="00FA524D">
        <w:fldChar w:fldCharType="end"/>
      </w:r>
      <w:r w:rsidR="00F46E9F">
        <w:fldChar w:fldCharType="separate"/>
      </w:r>
      <w:r w:rsidR="00FA524D">
        <w:rPr>
          <w:noProof/>
        </w:rPr>
        <w:t>(Endo, Spenger, Tominaga, Brene, &amp; Olson, 2007; Kleim, Barbay, &amp; Nudo, 1998)</w:t>
      </w:r>
      <w:r w:rsidR="00F46E9F">
        <w:fldChar w:fldCharType="end"/>
      </w:r>
      <w:r w:rsidR="00357248" w:rsidRPr="00945D06">
        <w:t xml:space="preserve">. </w:t>
      </w:r>
      <w:r w:rsidR="007722C0">
        <w:t>While reo</w:t>
      </w:r>
      <w:r w:rsidR="007722C0">
        <w:t>r</w:t>
      </w:r>
      <w:r w:rsidR="007722C0">
        <w:t>ganization has been well established, little is known about the functional correlates that may a</w:t>
      </w:r>
      <w:r w:rsidR="007722C0">
        <w:t>c</w:t>
      </w:r>
      <w:r w:rsidR="007722C0">
        <w:t xml:space="preserve">company these changes. An early study in amputees </w:t>
      </w:r>
      <w:r w:rsidR="007722C0" w:rsidRPr="00945D06">
        <w:t>found lower tactile detection thresholds, i</w:t>
      </w:r>
      <w:r w:rsidR="007722C0" w:rsidRPr="00945D06">
        <w:t>n</w:t>
      </w:r>
      <w:r w:rsidR="007722C0" w:rsidRPr="00945D06">
        <w:t>creased point localization (locognosia), and better two-poi</w:t>
      </w:r>
      <w:r w:rsidR="007722C0">
        <w:t>nt discrimination on the amputated stump</w:t>
      </w:r>
      <w:r w:rsidR="007722C0" w:rsidRPr="00945D06">
        <w:t xml:space="preserve"> </w:t>
      </w:r>
      <w:r w:rsidR="007722C0">
        <w:fldChar w:fldCharType="begin"/>
      </w:r>
      <w:r w:rsidR="00C03127">
        <w:instrText xml:space="preserve"> ADDIN EN.CITE &lt;EndNote&gt;&lt;Cite&gt;&lt;Author&gt;Haber&lt;/Author&gt;&lt;Year&gt;1955&lt;/Year&gt;&lt;RecNum&gt;38&lt;/RecNum&gt;&lt;DisplayText&gt;(W.B. Haber, 1955)&lt;/DisplayText&gt;&lt;record&gt;&lt;rec-number&gt;38&lt;/rec-number&gt;&lt;foreign-keys&gt;&lt;key app="EN" db-id="5z2twsdv7frw5uee29qptvzkxdzda2s5e9f5" timestamp="1416533661"&gt;38&lt;/key&gt;&lt;/foreign-keys&gt;&lt;ref-type name="Journal Article"&gt;17&lt;/ref-type&gt;&lt;contributors&gt;&lt;authors&gt;&lt;author&gt;Haber, W.B.&lt;/author&gt;&lt;/authors&gt;&lt;/contributors&gt;&lt;titles&gt;&lt;title&gt;Effects of loss of limb on sensory functions&lt;/title&gt;&lt;secondary-title&gt;J. Psychol.&lt;/secondary-title&gt;&lt;/titles&gt;&lt;periodical&gt;&lt;full-title&gt;J. Psychol.&lt;/full-title&gt;&lt;/periodical&gt;&lt;pages&gt;115-123&lt;/pages&gt;&lt;keywords&gt;&lt;keyword&gt;_tablet&lt;/keyword&gt;&lt;/keywords&gt;&lt;dates&gt;&lt;year&gt;1955&lt;/year&gt;&lt;pub-dates&gt;&lt;date&gt;1955&lt;/date&gt;&lt;/pub-dates&gt;&lt;/dates&gt;&lt;urls&gt;&lt;/urls&gt;&lt;/record&gt;&lt;/Cite&gt;&lt;/EndNote&gt;</w:instrText>
      </w:r>
      <w:r w:rsidR="007722C0">
        <w:fldChar w:fldCharType="separate"/>
      </w:r>
      <w:r w:rsidR="00C03127">
        <w:rPr>
          <w:noProof/>
        </w:rPr>
        <w:t>(W.B. Haber, 1955)</w:t>
      </w:r>
      <w:r w:rsidR="007722C0">
        <w:fldChar w:fldCharType="end"/>
      </w:r>
      <w:r w:rsidR="007722C0">
        <w:t xml:space="preserve">. </w:t>
      </w:r>
      <w:r w:rsidR="007722C0" w:rsidRPr="00945D06">
        <w:t>Though another study found that even though some amputee patients reported increased sensitivity on the amp</w:t>
      </w:r>
      <w:r w:rsidR="007722C0" w:rsidRPr="00945D06">
        <w:t>u</w:t>
      </w:r>
      <w:r w:rsidR="007722C0" w:rsidRPr="00945D06">
        <w:t>tated stump, objective measures of tactile threshold and two point discrimination did not signif</w:t>
      </w:r>
      <w:r w:rsidR="007722C0" w:rsidRPr="00945D06">
        <w:t>i</w:t>
      </w:r>
      <w:r w:rsidR="007722C0" w:rsidRPr="00945D06">
        <w:t xml:space="preserve">cantly vary from their intact limb, except at areas of scar tissue </w:t>
      </w:r>
      <w:bookmarkStart w:id="117" w:name="ZOTERO_BREF_ypYvHSpw8ucl"/>
      <w:r w:rsidR="007722C0" w:rsidRPr="00945D06">
        <w:t>(Hunter, 2004)</w:t>
      </w:r>
      <w:bookmarkEnd w:id="117"/>
      <w:r w:rsidR="007722C0" w:rsidRPr="00945D06">
        <w:t>.</w:t>
      </w:r>
    </w:p>
    <w:p w14:paraId="0579B90F" w14:textId="460B8CAA" w:rsidR="00EF19D6" w:rsidRPr="00945D06" w:rsidRDefault="007722C0" w:rsidP="00DD19CB">
      <w:pPr>
        <w:pStyle w:val="A6-Body"/>
      </w:pPr>
      <w:r>
        <w:t xml:space="preserve"> </w:t>
      </w:r>
      <w:r w:rsidR="00357248" w:rsidRPr="00945D06">
        <w:t xml:space="preserve">After amputation of a limb the loss of afferent input results in a transient loss of activity in the respective cortical region. Reorganization occurs as intact cortical fields advance into the inactive region resulting in increased cortical representations. </w:t>
      </w:r>
      <w:r>
        <w:t xml:space="preserve">This increased cortical territory could translate to increased sensitivity. </w:t>
      </w:r>
      <w:r w:rsidR="00DD19CB">
        <w:t xml:space="preserve">Yet </w:t>
      </w:r>
      <w:r w:rsidR="00357248" w:rsidRPr="00945D06">
        <w:t>numerous confounds plague any interpretation of i</w:t>
      </w:r>
      <w:r w:rsidR="00357248" w:rsidRPr="00945D06">
        <w:t>n</w:t>
      </w:r>
      <w:r w:rsidR="00357248" w:rsidRPr="00945D06">
        <w:t xml:space="preserve">creased sensitivity on an amputation stump. The severity of deafferenting injury leads to varying degrees of nerve damage and often multiple revision surgeries are needed following </w:t>
      </w:r>
      <w:r w:rsidR="00357248" w:rsidRPr="00945D06">
        <w:rPr>
          <w:rStyle w:val="A6-H1Char"/>
          <w:b w:val="0"/>
        </w:rPr>
        <w:t>the initial amputation. Traumatic neuromas induced by the initial injury or subsequent</w:t>
      </w:r>
      <w:r w:rsidR="00357248" w:rsidRPr="00945D06">
        <w:t xml:space="preserve"> surgeries also co</w:t>
      </w:r>
      <w:r w:rsidR="00357248" w:rsidRPr="00945D06">
        <w:t>n</w:t>
      </w:r>
      <w:r w:rsidR="00357248" w:rsidRPr="00945D06">
        <w:t>tribute to dramatic vari</w:t>
      </w:r>
      <w:r w:rsidR="00DD19CB">
        <w:t>ability among amputee patients.</w:t>
      </w:r>
    </w:p>
    <w:p w14:paraId="29BD2262" w14:textId="6C8B01D5" w:rsidR="00EE6D80" w:rsidRPr="00945D06" w:rsidRDefault="00357248" w:rsidP="000303E3">
      <w:pPr>
        <w:pStyle w:val="A6-Body"/>
      </w:pPr>
      <w:r w:rsidRPr="00945D06">
        <w:t>To avoid the aforementioned confounds and better address whether increased acuity stemming from central adaptations occurs in amputees we tested the</w:t>
      </w:r>
      <w:r w:rsidR="00F46E9F">
        <w:t xml:space="preserve"> functional</w:t>
      </w:r>
      <w:r w:rsidRPr="00945D06">
        <w:t xml:space="preserve"> ability of amp</w:t>
      </w:r>
      <w:r w:rsidRPr="00945D06">
        <w:t>u</w:t>
      </w:r>
      <w:r w:rsidRPr="00945D06">
        <w:t xml:space="preserve">tees to localize tactile stimuli (locognosia) on the ventral wrist area proximally adjacent to their amputation stump. </w:t>
      </w:r>
    </w:p>
    <w:p w14:paraId="57DCCA57" w14:textId="77777777" w:rsidR="00A15130" w:rsidRPr="00945D06" w:rsidRDefault="00357248" w:rsidP="00945D06">
      <w:pPr>
        <w:pStyle w:val="A6-H1"/>
      </w:pPr>
      <w:r w:rsidRPr="00945D06">
        <w:t>M</w:t>
      </w:r>
      <w:r w:rsidR="00A15130" w:rsidRPr="00945D06">
        <w:t>etho</w:t>
      </w:r>
      <w:r w:rsidR="00DA64D2" w:rsidRPr="00945D06">
        <w:t>d</w:t>
      </w:r>
    </w:p>
    <w:p w14:paraId="4C4B430C" w14:textId="77777777" w:rsidR="00EE6D80" w:rsidRPr="00945D06" w:rsidRDefault="00357248" w:rsidP="0054540C">
      <w:pPr>
        <w:pStyle w:val="A6-H2"/>
      </w:pPr>
      <w:r w:rsidRPr="00945D06">
        <w:t>Participants</w:t>
      </w:r>
    </w:p>
    <w:p w14:paraId="7E57FC39" w14:textId="51EA5CFA" w:rsidR="00EE6D80" w:rsidRPr="00945D06" w:rsidRDefault="00357248" w:rsidP="00945D06">
      <w:pPr>
        <w:pStyle w:val="A6-Body"/>
      </w:pPr>
      <w:r w:rsidRPr="00945D06">
        <w:t xml:space="preserve">Informed consent (in accordance with local ethics committee </w:t>
      </w:r>
      <w:r w:rsidR="00DD19CB">
        <w:t>recommendations) was gi</w:t>
      </w:r>
      <w:r w:rsidR="00DD19CB">
        <w:t>v</w:t>
      </w:r>
      <w:r w:rsidR="00DD19CB">
        <w:t>en by 22 healthy adults, ages 27–64 (mean 47.52</w:t>
      </w:r>
      <w:r w:rsidRPr="00945D06">
        <w:t>) and 22 upper limb amputees (11 above elbow and 11 bel</w:t>
      </w:r>
      <w:r w:rsidR="00663CBB">
        <w:t>ow elbow), ages 20–67 (mean 47.77</w:t>
      </w:r>
      <w:r w:rsidRPr="00945D06">
        <w:t xml:space="preserve">). </w:t>
      </w:r>
    </w:p>
    <w:p w14:paraId="107400E2" w14:textId="77777777" w:rsidR="00EE6D80" w:rsidRPr="00945D06" w:rsidRDefault="00357248" w:rsidP="00945D06">
      <w:pPr>
        <w:pStyle w:val="A6-H2"/>
      </w:pPr>
      <w:r w:rsidRPr="00945D06">
        <w:t>Materials and Procedure</w:t>
      </w:r>
    </w:p>
    <w:p w14:paraId="4D52A06A" w14:textId="07C40503" w:rsidR="00EE6D80" w:rsidRPr="00945D06" w:rsidRDefault="00357248" w:rsidP="000303E3">
      <w:pPr>
        <w:pStyle w:val="A6-Body"/>
      </w:pPr>
      <w:r w:rsidRPr="00351AD9">
        <w:t>Using the locognosia method</w:t>
      </w:r>
      <w:r w:rsidRPr="00945D06">
        <w:t xml:space="preserve"> introduced by </w:t>
      </w:r>
      <w:r w:rsidR="00FA524D">
        <w:fldChar w:fldCharType="begin"/>
      </w:r>
      <w:r w:rsidR="00FA524D">
        <w:instrText xml:space="preserve"> ADDIN EN.CITE &lt;EndNote&gt;&lt;Cite AuthorYear="1"&gt;&lt;Author&gt;Noordenbos&lt;/Author&gt;&lt;Year&gt;1972&lt;/Year&gt;&lt;RecNum&gt;35&lt;/RecNum&gt;&lt;DisplayText&gt;Noordenbos (1972)&lt;/DisplayText&gt;&lt;record&gt;&lt;rec-number&gt;35&lt;/rec-number&gt;&lt;foreign-keys&gt;&lt;key app="EN" db-id="5z2twsdv7frw5uee29qptvzkxdzda2s5e9f5" timestamp="1416533661"&gt;35&lt;/key&gt;&lt;/foreign-keys&gt;&lt;ref-type name="Book Section"&gt;5&lt;/ref-type&gt;&lt;contributors&gt;&lt;authors&gt;&lt;author&gt;Noordenbos, W.&lt;/author&gt;&lt;/authors&gt;&lt;/contributors&gt;&lt;titles&gt;&lt;title&gt;The sensory stimulus and the verbalization of the response-the pain problem.&lt;/title&gt;&lt;secondary-title&gt;G.G. Somjen (Ed.), Neurophysiology Studies in Man&lt;/secondary-title&gt;&lt;/titles&gt;&lt;keywords&gt;&lt;keyword&gt;_tablet&lt;/keyword&gt;&lt;/keywords&gt;&lt;dates&gt;&lt;year&gt;1972&lt;/year&gt;&lt;pub-dates&gt;&lt;date&gt;1972&lt;/date&gt;&lt;/pub-dates&gt;&lt;/dates&gt;&lt;pub-location&gt;Amsterdam&lt;/pub-location&gt;&lt;publisher&gt;Excerpta Medica&lt;/publisher&gt;&lt;urls&gt;&lt;/urls&gt;&lt;/record&gt;&lt;/Cite&gt;&lt;/EndNote&gt;</w:instrText>
      </w:r>
      <w:r w:rsidR="00FA524D">
        <w:fldChar w:fldCharType="separate"/>
      </w:r>
      <w:r w:rsidR="00FA524D">
        <w:rPr>
          <w:noProof/>
        </w:rPr>
        <w:t>Noordenbos (1972)</w:t>
      </w:r>
      <w:r w:rsidR="00FA524D">
        <w:fldChar w:fldCharType="end"/>
      </w:r>
      <w:r w:rsidR="00FA524D">
        <w:t xml:space="preserve"> </w:t>
      </w:r>
      <w:r w:rsidRPr="00945D06">
        <w:t xml:space="preserve">we measured the ability to localize touch (locognosia) on the residual limb and, if applicable, intact hand of upper-limb amputees, as well as the hands of healthy adults. The locognosia task requires participants to mark the perceived site of unseen dermal stimulation with a pen. For example, if testing the left hand of a healthy adult the participant would hold a pen in their right hand in order to respond to stimulation on the left, conversely they would use their left hand to respond to </w:t>
      </w:r>
      <w:r w:rsidR="00094A58">
        <w:t>stimulation on the right.</w:t>
      </w:r>
      <w:r w:rsidRPr="00945D06">
        <w:t xml:space="preserve"> While participants held the response pen in their hand whenever possible, amputees had to use another effector when testing their intact hand or in cases of bilateral amputation. Partic</w:t>
      </w:r>
      <w:r w:rsidRPr="00945D06">
        <w:t>i</w:t>
      </w:r>
      <w:r w:rsidRPr="00945D06">
        <w:t xml:space="preserve">pants were allowed to use whatever effector they felt the most comfortable with and ultimately chose to either hold the pen with their prosthetic limb, in their teeth/mouth, under the crease of the arm, or strapped to the residual limb, see Figure #. Table 1 offers a breakdown of effectors used by each participant. </w:t>
      </w:r>
    </w:p>
    <w:p w14:paraId="75E0D2D4" w14:textId="6AD56368" w:rsidR="00EE6D80" w:rsidRPr="00945D06" w:rsidRDefault="00945D06" w:rsidP="000303E3">
      <w:pPr>
        <w:pStyle w:val="A6-Body"/>
      </w:pPr>
      <w:r>
        <w:rPr>
          <w:rStyle w:val="A6-H3Char"/>
        </w:rPr>
        <w:t xml:space="preserve">response </w:t>
      </w:r>
      <w:r w:rsidR="007508A2" w:rsidRPr="00945D06">
        <w:rPr>
          <w:rStyle w:val="A6-H3Char"/>
        </w:rPr>
        <w:t>accuracy measure</w:t>
      </w:r>
      <w:r w:rsidR="00357248" w:rsidRPr="00945D06">
        <w:rPr>
          <w:rStyle w:val="A6-H3Char"/>
        </w:rPr>
        <w:t>.</w:t>
      </w:r>
      <w:r w:rsidR="00357248" w:rsidRPr="00945D06">
        <w:t xml:space="preserve"> To account for possible differences in response accuracy a calibration sheet was completed prior to the locognosia task, which required participants to mark a </w:t>
      </w:r>
      <w:r w:rsidR="00094A58">
        <w:t xml:space="preserve">series of </w:t>
      </w:r>
      <w:r w:rsidR="00357248" w:rsidRPr="00945D06">
        <w:t>visible target</w:t>
      </w:r>
      <w:r w:rsidR="00094A58">
        <w:t>s</w:t>
      </w:r>
      <w:r w:rsidR="00357248" w:rsidRPr="00945D06">
        <w:t xml:space="preserve"> using each chosen effector. Participants were seated at a table and asked to don red tinted goggles, which prevent the wearer from discerning a range of similar co</w:t>
      </w:r>
      <w:r w:rsidR="00357248" w:rsidRPr="00945D06">
        <w:t>l</w:t>
      </w:r>
      <w:r w:rsidR="00357248" w:rsidRPr="00945D06">
        <w:t xml:space="preserve">ors. </w:t>
      </w:r>
      <w:r w:rsidR="00094A58" w:rsidRPr="00945D06">
        <w:t>An</w:t>
      </w:r>
      <w:r w:rsidR="00357248" w:rsidRPr="00945D06">
        <w:t xml:space="preserve"> 8.5”×11” sheet of white printer paper with 10 randomly placed black points (~.5mm</w:t>
      </w:r>
      <w:r w:rsidR="00094A58">
        <w:t xml:space="preserve"> in diameter</w:t>
      </w:r>
      <w:r w:rsidR="00357248" w:rsidRPr="00945D06">
        <w:t xml:space="preserve">) was placed in front of the participant. Participants were required to mark each point as accurately as possible with an orange response pen. The orange marks are indiscernible to the participant while wearing the goggles, consequently participants were encouraged to start at the top of the sheet and work their way down to help avoid missing any points. One calibration sheet was completed for each effector that would be used during the locognosia task. </w:t>
      </w:r>
    </w:p>
    <w:p w14:paraId="425548C3" w14:textId="77777777" w:rsidR="00094A58" w:rsidRDefault="00357248" w:rsidP="007508A2">
      <w:pPr>
        <w:pStyle w:val="A6-Body"/>
      </w:pPr>
      <w:r w:rsidRPr="00945D06">
        <w:rPr>
          <w:rStyle w:val="A6-H3Char"/>
        </w:rPr>
        <w:t>locognosia.</w:t>
      </w:r>
      <w:r w:rsidR="00094A58">
        <w:t xml:space="preserve"> Video records were collected during the locognosia task.</w:t>
      </w:r>
      <w:r w:rsidRPr="00945D06">
        <w:t xml:space="preserve"> To avoid any pe</w:t>
      </w:r>
      <w:r w:rsidRPr="00945D06">
        <w:t>r</w:t>
      </w:r>
      <w:r w:rsidRPr="00945D06">
        <w:t>formance feedback participants were asked to keep the goggles on until the end of the locognosia task. While the participant looked away and with an arm resting ventral side up on the table 16 pink target marks were made visually following a template, see Figure #, on the palmar surface of the subjects hand. A suprathreshold tactile stimulus (6.10 Semmes-Weinstein monofiliment) was delivered for approximately two seconds to a single target. The researcher waited for any visible depressions or pigment changes to return to normal before giving a verbal “Go” cue. U</w:t>
      </w:r>
      <w:r w:rsidRPr="00945D06">
        <w:t>p</w:t>
      </w:r>
      <w:r w:rsidRPr="00945D06">
        <w:t>on the cue the participant reoriented their gaze to their hand, and using the orange response pen made a small mark where they had felt the stimulation. The participant once more looked away as the researcher measured the distance between the pink mark (target) and the participants o</w:t>
      </w:r>
      <w:r w:rsidRPr="00945D06">
        <w:t>r</w:t>
      </w:r>
      <w:r w:rsidRPr="00945D06">
        <w:t>ange dot (response) to the nearest 1 mm using a caliper.</w:t>
      </w:r>
    </w:p>
    <w:p w14:paraId="4D05046E" w14:textId="6E65325A" w:rsidR="00EE6D80" w:rsidRPr="00945D06" w:rsidRDefault="00357248" w:rsidP="007508A2">
      <w:pPr>
        <w:pStyle w:val="A6-Body"/>
      </w:pPr>
      <w:r w:rsidRPr="00945D06">
        <w:t xml:space="preserve"> Stimuli were delivered to all 16 target marks in pseudo-random order; order</w:t>
      </w:r>
      <w:r w:rsidR="00094A58">
        <w:t>s</w:t>
      </w:r>
      <w:r w:rsidRPr="00945D06">
        <w:t xml:space="preserve"> for each run </w:t>
      </w:r>
      <w:r w:rsidR="00094A58">
        <w:t>were generated using MatLab (Mathworks-Natick, MA).</w:t>
      </w:r>
      <w:r w:rsidRPr="00945D06">
        <w:t xml:space="preserve">  Once all marks had been tested alcohol was used to remove the ink so that the experimenter could distinguish future marks. The same process was repeated at the next location. In healthy controls, locations tested included both hands. In unilateral amputees both forearms as well as their intact hand were tested. In b</w:t>
      </w:r>
      <w:r w:rsidRPr="00945D06">
        <w:t>i</w:t>
      </w:r>
      <w:r w:rsidRPr="00945D06">
        <w:t>lateral amputees both forearms were tested. If any limbs were amputated above the elbow no measures were taken for that limb. Ten pink target marks were made on the forearm using a stencil, see Figure #. After each location was tested, we repeated the process for a total of three passes at each location. The mean of the participants’ response error (difference between target and response) was computed across all points, and used as the locognosia score (ability to loca</w:t>
      </w:r>
      <w:r w:rsidRPr="00945D06">
        <w:t>l</w:t>
      </w:r>
      <w:r w:rsidRPr="00945D06">
        <w:t>ize tactile stimuli) for that location.</w:t>
      </w:r>
    </w:p>
    <w:p w14:paraId="5487BBB6" w14:textId="77777777" w:rsidR="00EE6D80" w:rsidRPr="00945D06" w:rsidRDefault="00357248" w:rsidP="007508A2">
      <w:pPr>
        <w:pStyle w:val="A6-Body"/>
        <w:jc w:val="center"/>
      </w:pPr>
      <w:r w:rsidRPr="00945D06">
        <w:t>---------------------------</w:t>
      </w:r>
    </w:p>
    <w:p w14:paraId="76392774" w14:textId="77777777" w:rsidR="00EE6D80" w:rsidRPr="00945D06" w:rsidRDefault="00357248" w:rsidP="007508A2">
      <w:pPr>
        <w:pStyle w:val="A6-Body"/>
        <w:jc w:val="center"/>
      </w:pPr>
      <w:r w:rsidRPr="00945D06">
        <w:t>Insert Figure 2 About Here</w:t>
      </w:r>
    </w:p>
    <w:p w14:paraId="09AB9464" w14:textId="77777777" w:rsidR="00EE6D80" w:rsidRPr="00945D06" w:rsidRDefault="00357248" w:rsidP="007508A2">
      <w:pPr>
        <w:pStyle w:val="A6-Body"/>
        <w:jc w:val="center"/>
      </w:pPr>
      <w:r w:rsidRPr="00945D06">
        <w:t>---------------------------</w:t>
      </w:r>
    </w:p>
    <w:p w14:paraId="16686E90" w14:textId="77777777" w:rsidR="00EE6D80" w:rsidRPr="00945D06" w:rsidRDefault="00357248" w:rsidP="00945D06">
      <w:pPr>
        <w:pStyle w:val="A6-H1"/>
      </w:pPr>
      <w:r w:rsidRPr="00945D06">
        <w:t>Results</w:t>
      </w:r>
    </w:p>
    <w:p w14:paraId="3F664090" w14:textId="77777777" w:rsidR="007508A2" w:rsidRPr="00945D06" w:rsidRDefault="007508A2" w:rsidP="00945D06">
      <w:pPr>
        <w:pStyle w:val="A6-H2"/>
      </w:pPr>
      <w:r w:rsidRPr="00945D06">
        <w:t>Response Accuracy</w:t>
      </w:r>
    </w:p>
    <w:p w14:paraId="50C79B45" w14:textId="37EA4A0D" w:rsidR="00EE6D80" w:rsidRPr="00945D06" w:rsidRDefault="00357248" w:rsidP="007508A2">
      <w:pPr>
        <w:pStyle w:val="A6-Body"/>
      </w:pPr>
      <w:r w:rsidRPr="00945D06">
        <w:t xml:space="preserve">Among controls the grouped mean error when responding with the left hand was 0.47mm and 0.33mm for the right hand. Similarly for amputees, the grouped mean error when responding with the left and right hand was 0.33mm and 0.43mm, respectively.  Among amputees who chose to respond with the pen affixed to their forearms the grouped mean was 0.32mm for the left forearm and 0.41mm for the right. The greatest error came from responses using either the mouth or prosthesis with a grouped mean error of 0.80mm when holding the pen in their mouth or teeth, 1.05mm when using their left prosthesis, and 0.57mm when using their right prosthesis. The disparity between mean error for the left and right </w:t>
      </w:r>
      <w:r w:rsidR="0054540C">
        <w:t>may be due to sample size.</w:t>
      </w:r>
      <w:r w:rsidRPr="00945D06">
        <w:t xml:space="preserve"> We chose not to run significance tests on the response-accuracy data by chosen effector due to the infrequency of use among certain choices. The effect of accuracy error on our results should be minimal rel</w:t>
      </w:r>
      <w:r w:rsidRPr="00945D06">
        <w:t>a</w:t>
      </w:r>
      <w:r w:rsidRPr="00945D06">
        <w:t>tive to the observed locognosia scores. See Table 1 for participants mean error by effector ch</w:t>
      </w:r>
      <w:r w:rsidRPr="00945D06">
        <w:t>o</w:t>
      </w:r>
      <w:r w:rsidRPr="00945D06">
        <w:t xml:space="preserve">sen. </w:t>
      </w:r>
    </w:p>
    <w:p w14:paraId="149C806F" w14:textId="77777777" w:rsidR="007508A2" w:rsidRPr="0054540C" w:rsidRDefault="007508A2" w:rsidP="0054540C">
      <w:pPr>
        <w:pStyle w:val="A6-H2"/>
      </w:pPr>
      <w:r w:rsidRPr="0054540C">
        <w:t>Locognosia</w:t>
      </w:r>
    </w:p>
    <w:p w14:paraId="32279BAE" w14:textId="77777777" w:rsidR="0054540C" w:rsidRDefault="00357248" w:rsidP="000303E3">
      <w:pPr>
        <w:pStyle w:val="A6-Body"/>
      </w:pPr>
      <w:r w:rsidRPr="00945D06">
        <w:t>Among unilateral below elbow amputees (n=7) a within-subjects ANOVA found no si</w:t>
      </w:r>
      <w:r w:rsidRPr="00945D06">
        <w:t>g</w:t>
      </w:r>
      <w:r w:rsidRPr="00945D06">
        <w:t xml:space="preserve">nificant difference between their affected wrist and unaffected wrist, (p=0.46). </w:t>
      </w:r>
    </w:p>
    <w:p w14:paraId="52F7D80C" w14:textId="6687CA31" w:rsidR="00EE6D80" w:rsidRPr="0054540C" w:rsidRDefault="0054540C" w:rsidP="000303E3">
      <w:pPr>
        <w:pStyle w:val="A6-Body"/>
        <w:rPr>
          <w:color w:val="FF0000"/>
        </w:rPr>
      </w:pPr>
      <w:r w:rsidRPr="0054540C">
        <w:rPr>
          <w:color w:val="FF0000"/>
        </w:rPr>
        <w:t>SCOTT: Would it be too much of a stretch to include analysis</w:t>
      </w:r>
      <w:r w:rsidR="00357248" w:rsidRPr="0054540C">
        <w:rPr>
          <w:color w:val="FF0000"/>
        </w:rPr>
        <w:t xml:space="preserve"> </w:t>
      </w:r>
      <w:r w:rsidRPr="0054540C">
        <w:rPr>
          <w:color w:val="FF0000"/>
        </w:rPr>
        <w:t>on the intact hand of a</w:t>
      </w:r>
      <w:r w:rsidRPr="0054540C">
        <w:rPr>
          <w:color w:val="FF0000"/>
        </w:rPr>
        <w:t>m</w:t>
      </w:r>
      <w:r w:rsidRPr="0054540C">
        <w:rPr>
          <w:color w:val="FF0000"/>
        </w:rPr>
        <w:t>putees compared to controls? Possible interhemispheric interactions? I am trying to make sense of including the above elbow amputees.</w:t>
      </w:r>
    </w:p>
    <w:p w14:paraId="09282745" w14:textId="77777777" w:rsidR="00EE6D80" w:rsidRPr="00945D06" w:rsidRDefault="00357248" w:rsidP="00945D06">
      <w:pPr>
        <w:pStyle w:val="A6-H1"/>
      </w:pPr>
      <w:r w:rsidRPr="00945D06">
        <w:t>Discussion</w:t>
      </w:r>
    </w:p>
    <w:p w14:paraId="64772C8D" w14:textId="77777777" w:rsidR="00EE6D80" w:rsidRPr="00945D06" w:rsidRDefault="00357248" w:rsidP="007508A2">
      <w:pPr>
        <w:pStyle w:val="A6-Body"/>
      </w:pPr>
      <w:r w:rsidRPr="00945D06">
        <w:t>Following loss of input, the receptive field properties of deafferented sensory neurons previously responsive to stimuli from the affected hand come to respond to stimuli delivered to the residual forelimb or lower face. This shift of receptive fields leads to a larger number of units coding stimuli delivered to these somatotopically adjacent regions. The consequences of this dramatic functional reorganization, if any, remain contentious.</w:t>
      </w:r>
    </w:p>
    <w:p w14:paraId="082146FD" w14:textId="6DFC02B5" w:rsidR="007508A2" w:rsidRPr="00945D06" w:rsidRDefault="00357248" w:rsidP="00FA524D">
      <w:pPr>
        <w:pStyle w:val="A6-Body"/>
      </w:pPr>
      <w:r w:rsidRPr="00945D06">
        <w:t>We found no significant difference between the wrist area of the amputated limb and the corresponding area of their intact limb.</w:t>
      </w:r>
      <w:r w:rsidR="0054540C">
        <w:t xml:space="preserve"> This suggests that previous findings of increased sensiti</w:t>
      </w:r>
      <w:r w:rsidR="0054540C">
        <w:t>v</w:t>
      </w:r>
      <w:r w:rsidR="0054540C">
        <w:t xml:space="preserve">ity on the amputated stump could be due to </w:t>
      </w:r>
      <w:r w:rsidR="00FA524D">
        <w:t>peripheral changes (scarring, neuromas, etc.) and not cortical reorganization.</w:t>
      </w:r>
      <w:r w:rsidR="007508A2" w:rsidRPr="00945D06">
        <w:br w:type="page"/>
      </w:r>
    </w:p>
    <w:p w14:paraId="7FACFDE5" w14:textId="77777777" w:rsidR="00EE6D80" w:rsidRPr="00945D06" w:rsidRDefault="00357248" w:rsidP="00FA524D">
      <w:pPr>
        <w:pStyle w:val="A6-H1"/>
      </w:pPr>
      <w:r w:rsidRPr="00FA524D">
        <w:rPr>
          <w:b w:val="0"/>
        </w:rPr>
        <w:t>References</w:t>
      </w:r>
    </w:p>
    <w:p w14:paraId="7115E2C0" w14:textId="77777777" w:rsidR="009B22D1" w:rsidRDefault="00FA524D" w:rsidP="009B22D1">
      <w:pPr>
        <w:pStyle w:val="Reference"/>
        <w:spacing w:line="240" w:lineRule="auto"/>
        <w:rPr>
          <w:noProof/>
        </w:rPr>
      </w:pPr>
      <w:r>
        <w:fldChar w:fldCharType="begin"/>
      </w:r>
      <w:r>
        <w:instrText xml:space="preserve"> ADDIN EN.REFLIST </w:instrText>
      </w:r>
      <w:r>
        <w:fldChar w:fldCharType="separate"/>
      </w:r>
      <w:r w:rsidR="009B22D1">
        <w:rPr>
          <w:noProof/>
        </w:rPr>
        <w:t xml:space="preserve">Bjorkman, A., Rosen, B., van Westen, D., Larsson, E. M., &amp; Lundborg, G. (2004). Acute improvement of contralateral hand function after deafferentation. </w:t>
      </w:r>
      <w:r w:rsidR="009B22D1" w:rsidRPr="009B22D1">
        <w:rPr>
          <w:i/>
          <w:noProof/>
        </w:rPr>
        <w:t>Neuroreport, 15</w:t>
      </w:r>
      <w:r w:rsidR="009B22D1">
        <w:rPr>
          <w:noProof/>
        </w:rPr>
        <w:t xml:space="preserve">(12), 1861-1865. </w:t>
      </w:r>
    </w:p>
    <w:p w14:paraId="01F89CEF" w14:textId="77777777" w:rsidR="009B22D1" w:rsidRDefault="009B22D1" w:rsidP="009B22D1">
      <w:pPr>
        <w:pStyle w:val="Reference"/>
        <w:spacing w:line="240" w:lineRule="auto"/>
        <w:rPr>
          <w:noProof/>
        </w:rPr>
      </w:pPr>
      <w:r>
        <w:rPr>
          <w:noProof/>
        </w:rPr>
        <w:t xml:space="preserve">Bjorkman, A., Weibull, A., Rosen, B., Svensson, J., &amp; Lundborg, G. (2009). Rapid cortical reorganisation and improved sensitivity of the hand following cutaneous anaesthesia of the forearm. </w:t>
      </w:r>
      <w:r w:rsidRPr="009B22D1">
        <w:rPr>
          <w:i/>
          <w:noProof/>
        </w:rPr>
        <w:t>Eur J Neurosci, 29</w:t>
      </w:r>
      <w:r>
        <w:rPr>
          <w:noProof/>
        </w:rPr>
        <w:t>(4), 837-844. doi: EJN6629 [pii]</w:t>
      </w:r>
    </w:p>
    <w:p w14:paraId="289543D5" w14:textId="77777777" w:rsidR="009B22D1" w:rsidRDefault="009B22D1" w:rsidP="009B22D1">
      <w:pPr>
        <w:pStyle w:val="Reference"/>
        <w:spacing w:line="240" w:lineRule="auto"/>
        <w:rPr>
          <w:noProof/>
        </w:rPr>
      </w:pPr>
      <w:r>
        <w:rPr>
          <w:noProof/>
        </w:rPr>
        <w:t>10.1111/j.1460-9568.2009.06629.x</w:t>
      </w:r>
    </w:p>
    <w:p w14:paraId="14F762FF" w14:textId="77777777" w:rsidR="009B22D1" w:rsidRDefault="009B22D1" w:rsidP="009B22D1">
      <w:pPr>
        <w:pStyle w:val="Reference"/>
        <w:spacing w:line="240" w:lineRule="auto"/>
        <w:rPr>
          <w:noProof/>
        </w:rPr>
      </w:pPr>
      <w:r>
        <w:rPr>
          <w:noProof/>
        </w:rPr>
        <w:t xml:space="preserve">Bogdanov, S., Smith, J., &amp; Frey, S. H. (2012). Former Hand Territory Activity Increases After Amputation During Intact Hand Movements, but Is Unaffected by Illusory Visual Feedback. </w:t>
      </w:r>
      <w:r w:rsidRPr="009B22D1">
        <w:rPr>
          <w:i/>
          <w:noProof/>
        </w:rPr>
        <w:t>Neurorehabilitation and Neural Repair, 26</w:t>
      </w:r>
      <w:r>
        <w:rPr>
          <w:noProof/>
        </w:rPr>
        <w:t>, 604-615. doi: 10.1177/1545968311429687</w:t>
      </w:r>
    </w:p>
    <w:p w14:paraId="63A050B5" w14:textId="77777777" w:rsidR="009B22D1" w:rsidRDefault="009B22D1" w:rsidP="009B22D1">
      <w:pPr>
        <w:pStyle w:val="Reference"/>
        <w:spacing w:line="240" w:lineRule="auto"/>
        <w:rPr>
          <w:noProof/>
        </w:rPr>
      </w:pPr>
      <w:r>
        <w:rPr>
          <w:noProof/>
        </w:rPr>
        <w:t xml:space="preserve">Cronholm, B. (1951). Phantom limbs in amputees; a study of changes in the integration of centripetal impulses with special reference to referred sensations. </w:t>
      </w:r>
      <w:r w:rsidRPr="009B22D1">
        <w:rPr>
          <w:i/>
          <w:noProof/>
        </w:rPr>
        <w:t>Acta Psychiatr Neurol Scand Suppl, 72</w:t>
      </w:r>
      <w:r>
        <w:rPr>
          <w:noProof/>
        </w:rPr>
        <w:t xml:space="preserve">, 1-310. </w:t>
      </w:r>
    </w:p>
    <w:p w14:paraId="17C257A6" w14:textId="77777777" w:rsidR="009B22D1" w:rsidRDefault="009B22D1" w:rsidP="009B22D1">
      <w:pPr>
        <w:pStyle w:val="Reference"/>
        <w:spacing w:line="240" w:lineRule="auto"/>
        <w:rPr>
          <w:noProof/>
        </w:rPr>
      </w:pPr>
      <w:r>
        <w:rPr>
          <w:noProof/>
        </w:rPr>
        <w:t xml:space="preserve">Elbert, T., Flor, H., Birbaumer, N., Knecht, S., Hampson, S., Larbig, W., &amp; Taub, E. (1994). Extensive reorganization of the somatosensory cortex in adult humans after nervous system injury. </w:t>
      </w:r>
      <w:r w:rsidRPr="009B22D1">
        <w:rPr>
          <w:i/>
          <w:noProof/>
        </w:rPr>
        <w:t>Neuroreport, 5</w:t>
      </w:r>
      <w:r>
        <w:rPr>
          <w:noProof/>
        </w:rPr>
        <w:t xml:space="preserve">(18), 2593-2597. </w:t>
      </w:r>
    </w:p>
    <w:p w14:paraId="45223EFA" w14:textId="77777777" w:rsidR="009B22D1" w:rsidRDefault="009B22D1" w:rsidP="009B22D1">
      <w:pPr>
        <w:pStyle w:val="Reference"/>
        <w:spacing w:line="240" w:lineRule="auto"/>
        <w:rPr>
          <w:noProof/>
        </w:rPr>
      </w:pPr>
      <w:r>
        <w:rPr>
          <w:noProof/>
        </w:rPr>
        <w:t xml:space="preserve">Elbert, Thomas, Flor, Herta, Birbaumer, Niels, Knecht, Stefan, Hampson, Scott, Larbig, Wolfgang, &amp; Taub, Edward. (1994). Extensive reorganization of the somatosensory cortex in adult humans after nervous system injury. </w:t>
      </w:r>
      <w:r w:rsidRPr="009B22D1">
        <w:rPr>
          <w:i/>
          <w:noProof/>
        </w:rPr>
        <w:t>Neuroreport, 5</w:t>
      </w:r>
      <w:r>
        <w:rPr>
          <w:noProof/>
        </w:rPr>
        <w:t xml:space="preserve">, 2593–2597. </w:t>
      </w:r>
    </w:p>
    <w:p w14:paraId="385ABAD5" w14:textId="77777777" w:rsidR="009B22D1" w:rsidRDefault="009B22D1" w:rsidP="009B22D1">
      <w:pPr>
        <w:pStyle w:val="Reference"/>
        <w:spacing w:line="240" w:lineRule="auto"/>
        <w:rPr>
          <w:noProof/>
        </w:rPr>
      </w:pPr>
      <w:r>
        <w:rPr>
          <w:noProof/>
        </w:rPr>
        <w:t xml:space="preserve">Endo, T., Spenger, C., Tominaga, T., Brene, S., &amp; Olson, L. (2007). Cortical sensory map rearrangement after spinal cord injury: fMRI responses linked to Nogo signalling. </w:t>
      </w:r>
      <w:r w:rsidRPr="009B22D1">
        <w:rPr>
          <w:i/>
          <w:noProof/>
        </w:rPr>
        <w:t>Brain, 130</w:t>
      </w:r>
      <w:r>
        <w:rPr>
          <w:noProof/>
        </w:rPr>
        <w:t>, 2951-2961. doi: 10.1093/brain/awm237</w:t>
      </w:r>
    </w:p>
    <w:p w14:paraId="7B2E9A1B" w14:textId="77777777" w:rsidR="009B22D1" w:rsidRDefault="009B22D1" w:rsidP="009B22D1">
      <w:pPr>
        <w:pStyle w:val="Reference"/>
        <w:spacing w:line="240" w:lineRule="auto"/>
        <w:rPr>
          <w:noProof/>
        </w:rPr>
      </w:pPr>
      <w:r>
        <w:rPr>
          <w:noProof/>
        </w:rPr>
        <w:t xml:space="preserve">Florence, S. L., &amp; Kaas, J. H. (1995). Large-scale reorganization at multiple levels of the somatosensory pathway follows therapeutic amputation of the hand in monkeys. </w:t>
      </w:r>
      <w:r w:rsidRPr="009B22D1">
        <w:rPr>
          <w:i/>
          <w:noProof/>
        </w:rPr>
        <w:t>J Neurosci, 15</w:t>
      </w:r>
      <w:r>
        <w:rPr>
          <w:noProof/>
        </w:rPr>
        <w:t xml:space="preserve">(12), 8083-8095. </w:t>
      </w:r>
    </w:p>
    <w:p w14:paraId="08E61A57" w14:textId="77777777" w:rsidR="009B22D1" w:rsidRDefault="009B22D1" w:rsidP="009B22D1">
      <w:pPr>
        <w:pStyle w:val="Reference"/>
        <w:spacing w:line="240" w:lineRule="auto"/>
        <w:rPr>
          <w:noProof/>
        </w:rPr>
      </w:pPr>
      <w:r>
        <w:rPr>
          <w:noProof/>
        </w:rPr>
        <w:t xml:space="preserve">Grusser, S. M., Winter, C., Muhlnickel, W., Denke, C., Karl, A., Villringer, K., &amp; Flor, H. (2001). The relationship of perceptual phenomena and cortical reorganization in upper extremity amputees. </w:t>
      </w:r>
      <w:r w:rsidRPr="009B22D1">
        <w:rPr>
          <w:i/>
          <w:noProof/>
        </w:rPr>
        <w:t>Neuroscience, 102</w:t>
      </w:r>
      <w:r>
        <w:rPr>
          <w:noProof/>
        </w:rPr>
        <w:t>(2), 263-272. doi: S0306-4522(00)00491-7 [pii]</w:t>
      </w:r>
    </w:p>
    <w:p w14:paraId="08A79210" w14:textId="77777777" w:rsidR="009B22D1" w:rsidRDefault="009B22D1" w:rsidP="009B22D1">
      <w:pPr>
        <w:pStyle w:val="Reference"/>
        <w:spacing w:line="240" w:lineRule="auto"/>
        <w:rPr>
          <w:noProof/>
        </w:rPr>
      </w:pPr>
      <w:r>
        <w:rPr>
          <w:noProof/>
        </w:rPr>
        <w:t xml:space="preserve">Haber, W. B. (1958). Reactions to loss of limb: physiological and psychological aspects. </w:t>
      </w:r>
      <w:r w:rsidRPr="009B22D1">
        <w:rPr>
          <w:i/>
          <w:noProof/>
        </w:rPr>
        <w:t>Ann N Y Acad Sci, 74</w:t>
      </w:r>
      <w:r>
        <w:rPr>
          <w:noProof/>
        </w:rPr>
        <w:t xml:space="preserve">(1), 14-24. </w:t>
      </w:r>
    </w:p>
    <w:p w14:paraId="20298297" w14:textId="77777777" w:rsidR="009B22D1" w:rsidRDefault="009B22D1" w:rsidP="009B22D1">
      <w:pPr>
        <w:pStyle w:val="Reference"/>
        <w:spacing w:line="240" w:lineRule="auto"/>
        <w:rPr>
          <w:noProof/>
        </w:rPr>
      </w:pPr>
      <w:r>
        <w:rPr>
          <w:noProof/>
        </w:rPr>
        <w:t xml:space="preserve">Haber, W.B. (1955). Effects of loss of limb on sensory functions. </w:t>
      </w:r>
      <w:r w:rsidRPr="009B22D1">
        <w:rPr>
          <w:i/>
          <w:noProof/>
        </w:rPr>
        <w:t>J. Psychol.</w:t>
      </w:r>
      <w:r>
        <w:rPr>
          <w:noProof/>
        </w:rPr>
        <w:t xml:space="preserve">, 115-123. </w:t>
      </w:r>
    </w:p>
    <w:p w14:paraId="2DAC838E" w14:textId="77777777" w:rsidR="009B22D1" w:rsidRDefault="009B22D1" w:rsidP="009B22D1">
      <w:pPr>
        <w:pStyle w:val="Reference"/>
        <w:spacing w:line="240" w:lineRule="auto"/>
        <w:rPr>
          <w:noProof/>
        </w:rPr>
      </w:pPr>
      <w:r>
        <w:rPr>
          <w:noProof/>
        </w:rPr>
        <w:t xml:space="preserve">Jenkins, William M., Merzenich, Michael M., Ochs, Marlene T., Allard, Terry, &amp; Guic-Robles, Eliana. (1990). Functional reorganization of primary somatosensory cortex in adult owl monkeys after behaviorally controlled tactile stimulation. </w:t>
      </w:r>
      <w:r w:rsidRPr="009B22D1">
        <w:rPr>
          <w:i/>
          <w:noProof/>
        </w:rPr>
        <w:t>J Neurophysiol, 63</w:t>
      </w:r>
      <w:r>
        <w:rPr>
          <w:noProof/>
        </w:rPr>
        <w:t xml:space="preserve">, 82–104. </w:t>
      </w:r>
    </w:p>
    <w:p w14:paraId="7E45373F" w14:textId="77777777" w:rsidR="009B22D1" w:rsidRDefault="009B22D1" w:rsidP="009B22D1">
      <w:pPr>
        <w:pStyle w:val="Reference"/>
        <w:spacing w:line="240" w:lineRule="auto"/>
        <w:rPr>
          <w:noProof/>
        </w:rPr>
      </w:pPr>
      <w:r>
        <w:rPr>
          <w:noProof/>
        </w:rPr>
        <w:t xml:space="preserve">Kaas, J. H. (1991). Plasticity of sensory and motor maps in adult mammals. </w:t>
      </w:r>
      <w:r w:rsidRPr="009B22D1">
        <w:rPr>
          <w:i/>
          <w:noProof/>
        </w:rPr>
        <w:t>Annu Rev Neurosci, 14</w:t>
      </w:r>
      <w:r>
        <w:rPr>
          <w:noProof/>
        </w:rPr>
        <w:t xml:space="preserve">, 137-167. </w:t>
      </w:r>
    </w:p>
    <w:p w14:paraId="3CA4C36F" w14:textId="77777777" w:rsidR="009B22D1" w:rsidRDefault="009B22D1" w:rsidP="009B22D1">
      <w:pPr>
        <w:pStyle w:val="Reference"/>
        <w:spacing w:line="240" w:lineRule="auto"/>
        <w:rPr>
          <w:noProof/>
        </w:rPr>
      </w:pPr>
      <w:r>
        <w:rPr>
          <w:noProof/>
        </w:rPr>
        <w:t xml:space="preserve">Kaas, J. H. (2000). The reorganization of somatosensory and motor cortex after peripheral nerve or spinal cord injury in primates. </w:t>
      </w:r>
      <w:r w:rsidRPr="009B22D1">
        <w:rPr>
          <w:i/>
          <w:noProof/>
        </w:rPr>
        <w:t>Neural Control of Space Coding and Action Production, 128</w:t>
      </w:r>
      <w:r>
        <w:rPr>
          <w:noProof/>
        </w:rPr>
        <w:t xml:space="preserve">, 173-179. </w:t>
      </w:r>
    </w:p>
    <w:p w14:paraId="14D874AC" w14:textId="77777777" w:rsidR="009B22D1" w:rsidRDefault="009B22D1" w:rsidP="009B22D1">
      <w:pPr>
        <w:pStyle w:val="Reference"/>
        <w:spacing w:line="240" w:lineRule="auto"/>
        <w:rPr>
          <w:noProof/>
        </w:rPr>
      </w:pPr>
      <w:r>
        <w:rPr>
          <w:noProof/>
        </w:rPr>
        <w:t xml:space="preserve">Kaas, J. H. (2002). Sensory loss and cortical reorganization in mature primates. </w:t>
      </w:r>
      <w:r w:rsidRPr="009B22D1">
        <w:rPr>
          <w:i/>
          <w:noProof/>
        </w:rPr>
        <w:t>Neural Control of Space Coding and Action Production, 138</w:t>
      </w:r>
      <w:r>
        <w:rPr>
          <w:noProof/>
        </w:rPr>
        <w:t xml:space="preserve">, 167-176. </w:t>
      </w:r>
    </w:p>
    <w:p w14:paraId="667B5F87" w14:textId="77777777" w:rsidR="009B22D1" w:rsidRDefault="009B22D1" w:rsidP="009B22D1">
      <w:pPr>
        <w:pStyle w:val="Reference"/>
        <w:spacing w:line="240" w:lineRule="auto"/>
        <w:rPr>
          <w:noProof/>
        </w:rPr>
      </w:pPr>
      <w:r>
        <w:rPr>
          <w:noProof/>
        </w:rPr>
        <w:t xml:space="preserve">Kaas, J. H., Merzenich, M. M., &amp; Killackey, H. P. (1983). The reorganization of somatosensory cortex following peripheral nerve damage in adult and developing mammals. </w:t>
      </w:r>
      <w:r w:rsidRPr="009B22D1">
        <w:rPr>
          <w:i/>
          <w:noProof/>
        </w:rPr>
        <w:t>Annu Rev Neurosci, 6</w:t>
      </w:r>
      <w:r>
        <w:rPr>
          <w:noProof/>
        </w:rPr>
        <w:t>, 325-356. doi: 10.1146/annurev.ne.06.030183.001545</w:t>
      </w:r>
    </w:p>
    <w:p w14:paraId="080CAAC8" w14:textId="77777777" w:rsidR="009B22D1" w:rsidRDefault="009B22D1" w:rsidP="009B22D1">
      <w:pPr>
        <w:pStyle w:val="Reference"/>
        <w:spacing w:line="240" w:lineRule="auto"/>
        <w:rPr>
          <w:noProof/>
        </w:rPr>
      </w:pPr>
      <w:r>
        <w:rPr>
          <w:noProof/>
        </w:rPr>
        <w:t xml:space="preserve">Karl, A., Birbaumer, N., Lutzenberger, W., Cohen, L. G., &amp; Flor, H. (2001). Reorganization of motor and somatosensory cortex in upper extremity amputees with phantom limb pain. </w:t>
      </w:r>
      <w:r w:rsidRPr="009B22D1">
        <w:rPr>
          <w:i/>
          <w:noProof/>
        </w:rPr>
        <w:t>J Neurosci, 21</w:t>
      </w:r>
      <w:r>
        <w:rPr>
          <w:noProof/>
        </w:rPr>
        <w:t xml:space="preserve">(10), 3609-3618. </w:t>
      </w:r>
    </w:p>
    <w:p w14:paraId="114B4BCA" w14:textId="77777777" w:rsidR="009B22D1" w:rsidRDefault="009B22D1" w:rsidP="009B22D1">
      <w:pPr>
        <w:pStyle w:val="Reference"/>
        <w:spacing w:line="240" w:lineRule="auto"/>
        <w:rPr>
          <w:noProof/>
        </w:rPr>
      </w:pPr>
      <w:r>
        <w:rPr>
          <w:noProof/>
        </w:rPr>
        <w:t xml:space="preserve">Karl, Anke, Birbaumer, Niels, Lutzenberger, Werner, Cohen, Leonardo G., &amp; Flor, Herta. (2001). Reorganization of motor and somatosensory cortex in upper extremity amputees with phantom limb pain. </w:t>
      </w:r>
      <w:r w:rsidRPr="009B22D1">
        <w:rPr>
          <w:i/>
          <w:noProof/>
        </w:rPr>
        <w:t>The Journal of Neuroscience, 21</w:t>
      </w:r>
      <w:r>
        <w:rPr>
          <w:noProof/>
        </w:rPr>
        <w:t xml:space="preserve">, 3609–3618. </w:t>
      </w:r>
    </w:p>
    <w:p w14:paraId="4FF25CAB" w14:textId="77777777" w:rsidR="009B22D1" w:rsidRDefault="009B22D1" w:rsidP="009B22D1">
      <w:pPr>
        <w:pStyle w:val="Reference"/>
        <w:spacing w:line="240" w:lineRule="auto"/>
        <w:rPr>
          <w:noProof/>
        </w:rPr>
      </w:pPr>
      <w:r>
        <w:rPr>
          <w:noProof/>
        </w:rPr>
        <w:t xml:space="preserve">Kleim, J. A., Barbay, S., &amp; Nudo, R. J. (1998). Functional reorganization of the rat motor cortex following motor skill learning. </w:t>
      </w:r>
      <w:r w:rsidRPr="009B22D1">
        <w:rPr>
          <w:i/>
          <w:noProof/>
        </w:rPr>
        <w:t>J Neurophysiol, 80</w:t>
      </w:r>
      <w:r>
        <w:rPr>
          <w:noProof/>
        </w:rPr>
        <w:t xml:space="preserve">(6), 3321-3325. </w:t>
      </w:r>
    </w:p>
    <w:p w14:paraId="0B54EC37" w14:textId="77777777" w:rsidR="009B22D1" w:rsidRDefault="009B22D1" w:rsidP="009B22D1">
      <w:pPr>
        <w:pStyle w:val="Reference"/>
        <w:spacing w:line="240" w:lineRule="auto"/>
        <w:rPr>
          <w:noProof/>
        </w:rPr>
      </w:pPr>
      <w:r>
        <w:rPr>
          <w:noProof/>
        </w:rPr>
        <w:t xml:space="preserve">Moore, C. E., Partner, A., &amp; Sedgwick, E. M. (1999). Cortical focusing is an alternative explanation for improved sensory acuity on an amputation stump. </w:t>
      </w:r>
      <w:r w:rsidRPr="009B22D1">
        <w:rPr>
          <w:i/>
          <w:noProof/>
        </w:rPr>
        <w:t>Neurosci Lett, 270</w:t>
      </w:r>
      <w:r>
        <w:rPr>
          <w:noProof/>
        </w:rPr>
        <w:t>(3), 185-187. doi: S0304-3940(99)00478-4 [pii]</w:t>
      </w:r>
    </w:p>
    <w:p w14:paraId="3A240AC5" w14:textId="77777777" w:rsidR="009B22D1" w:rsidRDefault="009B22D1" w:rsidP="009B22D1">
      <w:pPr>
        <w:pStyle w:val="Reference"/>
        <w:spacing w:line="240" w:lineRule="auto"/>
        <w:rPr>
          <w:noProof/>
        </w:rPr>
      </w:pPr>
      <w:r>
        <w:rPr>
          <w:noProof/>
        </w:rPr>
        <w:t xml:space="preserve">Moore, C. E., &amp; Schady, W. (2000). Investigation of the functional correlates of reorganization within the human somatosensory cortex. </w:t>
      </w:r>
      <w:r w:rsidRPr="009B22D1">
        <w:rPr>
          <w:i/>
          <w:noProof/>
        </w:rPr>
        <w:t>Brain, 123 ( Pt 9)</w:t>
      </w:r>
      <w:r>
        <w:rPr>
          <w:noProof/>
        </w:rPr>
        <w:t xml:space="preserve">, 1883-1895. </w:t>
      </w:r>
    </w:p>
    <w:p w14:paraId="7C78AD33" w14:textId="77777777" w:rsidR="009B22D1" w:rsidRDefault="009B22D1" w:rsidP="009B22D1">
      <w:pPr>
        <w:pStyle w:val="Reference"/>
        <w:spacing w:line="240" w:lineRule="auto"/>
        <w:rPr>
          <w:noProof/>
        </w:rPr>
      </w:pPr>
      <w:r>
        <w:rPr>
          <w:noProof/>
        </w:rPr>
        <w:t xml:space="preserve">Noordenbos, W. (1972). The sensory stimulus and the verbalization of the response-the pain problem. </w:t>
      </w:r>
      <w:r w:rsidRPr="009B22D1">
        <w:rPr>
          <w:i/>
          <w:noProof/>
        </w:rPr>
        <w:t>G.G. Somjen (Ed.), Neurophysiology Studies in Man</w:t>
      </w:r>
      <w:r>
        <w:rPr>
          <w:noProof/>
        </w:rPr>
        <w:t>. Amsterdam: Excerpta Medica.</w:t>
      </w:r>
    </w:p>
    <w:p w14:paraId="63314AE0" w14:textId="77777777" w:rsidR="009B22D1" w:rsidRDefault="009B22D1" w:rsidP="009B22D1">
      <w:pPr>
        <w:pStyle w:val="Reference"/>
        <w:spacing w:line="240" w:lineRule="auto"/>
        <w:rPr>
          <w:noProof/>
        </w:rPr>
      </w:pPr>
      <w:r>
        <w:rPr>
          <w:noProof/>
        </w:rPr>
        <w:t xml:space="preserve">Pons, T. P., Garraghty, P. E., Ommaya, A. K., Kaas, J. H., Taub, E., &amp; Mishkin, M. (1991). Massive cortical reorganization after sensory deafferentation in adult macaques. </w:t>
      </w:r>
      <w:r w:rsidRPr="009B22D1">
        <w:rPr>
          <w:i/>
          <w:noProof/>
        </w:rPr>
        <w:t>Science, 252</w:t>
      </w:r>
      <w:r>
        <w:rPr>
          <w:noProof/>
        </w:rPr>
        <w:t xml:space="preserve">(5014), 1857-1860. </w:t>
      </w:r>
    </w:p>
    <w:p w14:paraId="5B70B9E8" w14:textId="77777777" w:rsidR="009B22D1" w:rsidRDefault="009B22D1" w:rsidP="009B22D1">
      <w:pPr>
        <w:pStyle w:val="Reference"/>
        <w:spacing w:line="240" w:lineRule="auto"/>
        <w:rPr>
          <w:noProof/>
        </w:rPr>
      </w:pPr>
      <w:r>
        <w:rPr>
          <w:noProof/>
        </w:rPr>
        <w:t xml:space="preserve">Teuber, H-L., Krieger, H.P., Bender, M.B. (1949). Reorganization of sensory function in amputation stumps:  two points discrimination. </w:t>
      </w:r>
      <w:r w:rsidRPr="009B22D1">
        <w:rPr>
          <w:i/>
          <w:noProof/>
        </w:rPr>
        <w:t>Fed Proc, 8</w:t>
      </w:r>
      <w:r>
        <w:rPr>
          <w:noProof/>
        </w:rPr>
        <w:t xml:space="preserve">, 156. </w:t>
      </w:r>
    </w:p>
    <w:p w14:paraId="6F5661AA" w14:textId="77777777" w:rsidR="009B22D1" w:rsidRDefault="009B22D1" w:rsidP="009B22D1">
      <w:pPr>
        <w:pStyle w:val="Reference"/>
        <w:spacing w:line="240" w:lineRule="auto"/>
        <w:rPr>
          <w:noProof/>
        </w:rPr>
      </w:pPr>
      <w:r>
        <w:rPr>
          <w:noProof/>
        </w:rPr>
        <w:t xml:space="preserve">Vega-Bermudez, F., &amp; Johnson, K. O. (2002). Spatial acuity after digit amputation. </w:t>
      </w:r>
      <w:r w:rsidRPr="009B22D1">
        <w:rPr>
          <w:i/>
          <w:noProof/>
        </w:rPr>
        <w:t>Brain, 125</w:t>
      </w:r>
      <w:r>
        <w:rPr>
          <w:noProof/>
        </w:rPr>
        <w:t xml:space="preserve">(Pt 6), 1256-1264. </w:t>
      </w:r>
    </w:p>
    <w:p w14:paraId="71BF7D26" w14:textId="77777777" w:rsidR="009B22D1" w:rsidRDefault="009B22D1" w:rsidP="009B22D1">
      <w:pPr>
        <w:pStyle w:val="Reference"/>
        <w:spacing w:line="240" w:lineRule="auto"/>
        <w:rPr>
          <w:noProof/>
        </w:rPr>
      </w:pPr>
      <w:r>
        <w:rPr>
          <w:noProof/>
        </w:rPr>
        <w:t xml:space="preserve">Wall, John T., Kaas, Jon H., Sur, Mriganka, Nelson, Randall J., Felleman, Daniel J., &amp; Merzenich, Michael M. (1986). Functional reorganization in somatosensory cortical areas 3b and 1 of adult monkeys after median nerve repair: possible relationships to sensory recovery in humans. </w:t>
      </w:r>
      <w:r w:rsidRPr="009B22D1">
        <w:rPr>
          <w:i/>
          <w:noProof/>
        </w:rPr>
        <w:t>The Journal of Neuroscience, 6</w:t>
      </w:r>
      <w:r>
        <w:rPr>
          <w:noProof/>
        </w:rPr>
        <w:t xml:space="preserve">, 218–233. </w:t>
      </w:r>
    </w:p>
    <w:p w14:paraId="5EF8ADF7" w14:textId="77777777" w:rsidR="009B22D1" w:rsidRDefault="009B22D1" w:rsidP="009B22D1">
      <w:pPr>
        <w:pStyle w:val="Reference"/>
        <w:spacing w:line="240" w:lineRule="auto"/>
        <w:rPr>
          <w:noProof/>
        </w:rPr>
      </w:pPr>
      <w:r>
        <w:rPr>
          <w:noProof/>
        </w:rPr>
        <w:t xml:space="preserve">Werhahn, K, Mortensen, J, Kaelin-Lang, A, Boroojerdi, B, &amp; Cohen, L. (2002). Cortical excitability changes induced by deafferentation of the contralateral hemisphere. </w:t>
      </w:r>
      <w:r w:rsidRPr="009B22D1">
        <w:rPr>
          <w:i/>
          <w:noProof/>
        </w:rPr>
        <w:t>Brain, 125</w:t>
      </w:r>
      <w:r>
        <w:rPr>
          <w:noProof/>
        </w:rPr>
        <w:t xml:space="preserve">(Pt 6), 1402-1413. </w:t>
      </w:r>
    </w:p>
    <w:p w14:paraId="6B1D3FC3" w14:textId="77777777" w:rsidR="009B22D1" w:rsidRDefault="009B22D1" w:rsidP="009B22D1">
      <w:pPr>
        <w:pStyle w:val="Reference"/>
        <w:spacing w:line="240" w:lineRule="auto"/>
        <w:rPr>
          <w:noProof/>
        </w:rPr>
      </w:pPr>
      <w:r>
        <w:rPr>
          <w:noProof/>
        </w:rPr>
        <w:t xml:space="preserve">Werhahn, K. J., Mortensen, J., Van Boven, R. W., Zeuner, K. E., &amp; Cohen, L. G. (2002). Enhanced tactile spatial acuity and cortical processing during acute hand deafferentation. </w:t>
      </w:r>
      <w:r w:rsidRPr="009B22D1">
        <w:rPr>
          <w:i/>
          <w:noProof/>
        </w:rPr>
        <w:t>Nat Neurosci, 5</w:t>
      </w:r>
      <w:r>
        <w:rPr>
          <w:noProof/>
        </w:rPr>
        <w:t>(10), 936-938. doi: 10.1038/nn917</w:t>
      </w:r>
    </w:p>
    <w:p w14:paraId="6B2D3F07" w14:textId="77777777" w:rsidR="009B22D1" w:rsidRDefault="009B22D1" w:rsidP="009B22D1">
      <w:pPr>
        <w:pStyle w:val="Reference"/>
        <w:spacing w:line="240" w:lineRule="auto"/>
        <w:rPr>
          <w:noProof/>
        </w:rPr>
      </w:pPr>
      <w:r>
        <w:rPr>
          <w:noProof/>
        </w:rPr>
        <w:t>nn917 [pii]</w:t>
      </w:r>
    </w:p>
    <w:p w14:paraId="0D9B3A0E" w14:textId="77777777" w:rsidR="009B22D1" w:rsidRDefault="009B22D1" w:rsidP="009B22D1">
      <w:pPr>
        <w:pStyle w:val="Reference"/>
        <w:spacing w:line="240" w:lineRule="auto"/>
        <w:rPr>
          <w:noProof/>
        </w:rPr>
      </w:pPr>
      <w:r>
        <w:rPr>
          <w:noProof/>
        </w:rPr>
        <w:t xml:space="preserve">Werhahn, Konrad J, Mortensen, Jennifer, Van Boven, Robert W, Zeuner, Kirsten E, &amp; Cohen, Leonardo G. (2002b). Enhanced tactile spatial acuity and cortical processing during acute hand deafferentation. </w:t>
      </w:r>
      <w:r w:rsidRPr="009B22D1">
        <w:rPr>
          <w:i/>
          <w:noProof/>
        </w:rPr>
        <w:t>Nature Neuroscience, 5</w:t>
      </w:r>
      <w:r>
        <w:rPr>
          <w:noProof/>
        </w:rPr>
        <w:t>(10), 936-938. doi: 10.1038/nn917 nn917 [pii]</w:t>
      </w:r>
    </w:p>
    <w:p w14:paraId="2BBBED79" w14:textId="100792E6" w:rsidR="009B22D1" w:rsidRDefault="009B22D1" w:rsidP="009B22D1">
      <w:pPr>
        <w:pStyle w:val="Reference"/>
        <w:spacing w:line="240" w:lineRule="auto"/>
        <w:rPr>
          <w:noProof/>
        </w:rPr>
      </w:pPr>
    </w:p>
    <w:p w14:paraId="4249F39A" w14:textId="72B52E3E" w:rsidR="00FA524D" w:rsidRPr="00945D06" w:rsidRDefault="00FA524D" w:rsidP="00FA524D">
      <w:pPr>
        <w:pStyle w:val="Reference"/>
      </w:pPr>
      <w:r>
        <w:fldChar w:fldCharType="end"/>
      </w:r>
    </w:p>
    <w:p w14:paraId="53632481" w14:textId="77777777" w:rsidR="00EE6D80" w:rsidRPr="00945D06" w:rsidRDefault="00EE6D80" w:rsidP="000303E3">
      <w:pPr>
        <w:pStyle w:val="A6-Body"/>
      </w:pPr>
    </w:p>
    <w:p w14:paraId="1D7C4B2C" w14:textId="77777777" w:rsidR="00797771" w:rsidRPr="00945D06" w:rsidRDefault="00797771">
      <w:pPr>
        <w:widowControl/>
        <w:suppressAutoHyphens w:val="0"/>
        <w:rPr>
          <w:rFonts w:ascii="CMU Serif Roman" w:hAnsi="CMU Serif Roman" w:cs="CMU Serif"/>
          <w:sz w:val="24"/>
          <w:szCs w:val="24"/>
        </w:rPr>
      </w:pPr>
      <w:r w:rsidRPr="00945D06">
        <w:rPr>
          <w:rFonts w:ascii="CMU Serif Roman" w:hAnsi="CMU Serif Roman" w:cs="CMU Serif"/>
        </w:rPr>
        <w:br w:type="page"/>
      </w:r>
    </w:p>
    <w:p w14:paraId="69DD6E12" w14:textId="77777777" w:rsidR="00EE6D80" w:rsidRPr="00945D06" w:rsidRDefault="00EE6D80" w:rsidP="00D77F07">
      <w:pPr>
        <w:pStyle w:val="A6-Body"/>
        <w:ind w:firstLine="0"/>
      </w:pPr>
    </w:p>
    <w:p w14:paraId="6ED49D46" w14:textId="77777777" w:rsidR="00EE6D80" w:rsidRPr="00945D06" w:rsidRDefault="00EE6D80" w:rsidP="00422D12">
      <w:pPr>
        <w:pStyle w:val="A6-Body"/>
        <w:ind w:firstLine="0"/>
      </w:pPr>
    </w:p>
    <w:p w14:paraId="2829E83C" w14:textId="16399B88" w:rsidR="00EE6D80" w:rsidRDefault="00D77F07" w:rsidP="00D77F07">
      <w:pPr>
        <w:pStyle w:val="A6-Body"/>
        <w:jc w:val="center"/>
      </w:pPr>
      <w:r>
        <w:rPr>
          <w:noProof/>
        </w:rPr>
        <w:drawing>
          <wp:inline distT="0" distB="0" distL="0" distR="0" wp14:anchorId="2B1D6921" wp14:editId="76FFE2DB">
            <wp:extent cx="2948517" cy="4000500"/>
            <wp:effectExtent l="0" t="0" r="0" b="0"/>
            <wp:docPr id="1" name="Picture 1" descr="FreyHD:Users:nabwg6:Dropbox:Academic:Experiments:62-03_locognosia:Transplant:HandLocs_Lef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yHD:Users:nabwg6:Dropbox:Academic:Experiments:62-03_locognosia:Transplant:HandLocs_Left.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48517" cy="4000500"/>
                    </a:xfrm>
                    <a:prstGeom prst="rect">
                      <a:avLst/>
                    </a:prstGeom>
                    <a:noFill/>
                    <a:ln>
                      <a:noFill/>
                    </a:ln>
                  </pic:spPr>
                </pic:pic>
              </a:graphicData>
            </a:graphic>
          </wp:inline>
        </w:drawing>
      </w:r>
      <w:bookmarkStart w:id="118" w:name="ZOTERO_BREF_CTbIe54QCOxF"/>
      <w:bookmarkEnd w:id="118"/>
    </w:p>
    <w:p w14:paraId="4900BF17" w14:textId="77777777" w:rsidR="00D77F07" w:rsidRPr="00945D06" w:rsidRDefault="00D77F07" w:rsidP="00422D12">
      <w:pPr>
        <w:pStyle w:val="A6-Body"/>
      </w:pPr>
    </w:p>
    <w:p w14:paraId="6ABF161E" w14:textId="77777777" w:rsidR="00EE6D80" w:rsidRPr="00945D06" w:rsidRDefault="006B10EF" w:rsidP="003A33E9">
      <w:pPr>
        <w:pStyle w:val="A6-FC"/>
      </w:pPr>
      <w:r w:rsidRPr="00945D06">
        <w:t>Figure 1. The l</w:t>
      </w:r>
      <w:r w:rsidR="00357248" w:rsidRPr="00945D06">
        <w:t xml:space="preserve">eft hand template for marking </w:t>
      </w:r>
      <w:r w:rsidR="00357248" w:rsidRPr="00351AD9">
        <w:rPr>
          <w:rFonts w:ascii="CMU Serif" w:hAnsi="CMU Serif"/>
        </w:rPr>
        <w:t>and testing the 16</w:t>
      </w:r>
      <w:r w:rsidR="00357248" w:rsidRPr="00945D06">
        <w:t xml:space="preserve"> target points.</w:t>
      </w:r>
    </w:p>
    <w:p w14:paraId="14A0ADF3" w14:textId="13CBCB58" w:rsidR="00422D12" w:rsidRDefault="00422D12">
      <w:pPr>
        <w:widowControl/>
        <w:suppressAutoHyphens w:val="0"/>
        <w:rPr>
          <w:rFonts w:ascii="CMU Serif Roman" w:hAnsi="CMU Serif Roman" w:cs="CMU Serif"/>
          <w:sz w:val="24"/>
          <w:szCs w:val="24"/>
        </w:rPr>
      </w:pPr>
      <w:r>
        <w:br w:type="page"/>
      </w:r>
    </w:p>
    <w:p w14:paraId="0AF9CDA8" w14:textId="77777777" w:rsidR="00422D12" w:rsidRDefault="00422D12" w:rsidP="00422D12">
      <w:pPr>
        <w:pStyle w:val="A6-Body"/>
        <w:ind w:firstLine="0"/>
      </w:pPr>
    </w:p>
    <w:p w14:paraId="2C53540A" w14:textId="77777777" w:rsidR="00422D12" w:rsidRDefault="00422D12" w:rsidP="00422D12">
      <w:pPr>
        <w:pStyle w:val="A6-Body"/>
        <w:ind w:firstLine="0"/>
      </w:pPr>
    </w:p>
    <w:p w14:paraId="62BC6F17" w14:textId="69A717BB" w:rsidR="00EE6D80" w:rsidRPr="00422D12" w:rsidRDefault="00D77F07" w:rsidP="00422D12">
      <w:pPr>
        <w:pStyle w:val="A6-Body"/>
        <w:jc w:val="center"/>
      </w:pPr>
      <w:r>
        <w:rPr>
          <w:noProof/>
        </w:rPr>
        <w:drawing>
          <wp:inline distT="0" distB="0" distL="0" distR="0" wp14:anchorId="04C033F5" wp14:editId="2B03920B">
            <wp:extent cx="3383280" cy="3175000"/>
            <wp:effectExtent l="0" t="0" r="0" b="0"/>
            <wp:docPr id="2" name="Picture 2" descr="FreyHD:Users:nabwg6:Dropbox:Academic:Experiments:62-03_locognosia:Amputee:Locognosia_Wriston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reyHD:Users:nabwg6:Dropbox:Academic:Experiments:62-03_locognosia:Amputee:Locognosia_Wristonly.jpg"/>
                    <pic:cNvPicPr>
                      <a:picLocks noChangeAspect="1" noChangeArrowheads="1"/>
                    </pic:cNvPicPr>
                  </pic:nvPicPr>
                  <pic:blipFill rotWithShape="1">
                    <a:blip r:embed="rId9">
                      <a:extLst>
                        <a:ext uri="{28A0092B-C50C-407E-A947-70E740481C1C}">
                          <a14:useLocalDpi xmlns:a14="http://schemas.microsoft.com/office/drawing/2010/main" val="0"/>
                        </a:ext>
                      </a:extLst>
                    </a:blip>
                    <a:srcRect l="53846" r="-10769"/>
                    <a:stretch/>
                  </pic:blipFill>
                  <pic:spPr bwMode="auto">
                    <a:xfrm>
                      <a:off x="0" y="0"/>
                      <a:ext cx="3383280" cy="3175000"/>
                    </a:xfrm>
                    <a:prstGeom prst="rect">
                      <a:avLst/>
                    </a:prstGeom>
                    <a:noFill/>
                    <a:ln>
                      <a:noFill/>
                    </a:ln>
                    <a:extLst>
                      <a:ext uri="{53640926-AAD7-44d8-BBD7-CCE9431645EC}">
                        <a14:shadowObscured xmlns:a14="http://schemas.microsoft.com/office/drawing/2010/main"/>
                      </a:ext>
                    </a:extLst>
                  </pic:spPr>
                </pic:pic>
              </a:graphicData>
            </a:graphic>
          </wp:inline>
        </w:drawing>
      </w:r>
    </w:p>
    <w:p w14:paraId="71FEAD47" w14:textId="77777777" w:rsidR="00EE6D80" w:rsidRPr="00945D06" w:rsidRDefault="00EE6D80" w:rsidP="00797771">
      <w:pPr>
        <w:pStyle w:val="A6-Body"/>
        <w:ind w:firstLine="0"/>
      </w:pPr>
    </w:p>
    <w:p w14:paraId="230BC2EF" w14:textId="4F74362F" w:rsidR="00422D12" w:rsidRPr="00422D12" w:rsidRDefault="00357248" w:rsidP="00422D12">
      <w:pPr>
        <w:pStyle w:val="A6-FC"/>
      </w:pPr>
      <w:r w:rsidRPr="00945D06">
        <w:t>Figure 2. The right forearm template for marking a</w:t>
      </w:r>
      <w:r w:rsidR="00422D12">
        <w:t>nd testing the 10 target points.</w:t>
      </w:r>
      <w:r w:rsidR="00797771" w:rsidRPr="00945D06">
        <w:br w:type="page"/>
      </w:r>
    </w:p>
    <w:p w14:paraId="0D2C61AD" w14:textId="77777777" w:rsidR="00EE6D80" w:rsidRPr="00945D06" w:rsidRDefault="00EE6D80" w:rsidP="00422D12">
      <w:pPr>
        <w:pStyle w:val="A6-Body"/>
        <w:ind w:firstLine="0"/>
      </w:pPr>
    </w:p>
    <w:p w14:paraId="7AABD12F" w14:textId="77777777" w:rsidR="00EE6D80" w:rsidRPr="00945D06" w:rsidRDefault="00EE6D80" w:rsidP="00422D12">
      <w:pPr>
        <w:pStyle w:val="A6-Body"/>
        <w:ind w:firstLine="0"/>
      </w:pPr>
    </w:p>
    <w:p w14:paraId="2C84DFC7" w14:textId="77777777" w:rsidR="00EE6D80" w:rsidRPr="00945D06" w:rsidRDefault="00EE6D80" w:rsidP="00422D12">
      <w:pPr>
        <w:pStyle w:val="A6-Body"/>
        <w:ind w:firstLine="0"/>
      </w:pPr>
    </w:p>
    <w:p w14:paraId="008997C2" w14:textId="77777777" w:rsidR="00EE6D80" w:rsidRPr="00945D06" w:rsidRDefault="00EE6D80" w:rsidP="00422D12">
      <w:pPr>
        <w:pStyle w:val="A6-Body"/>
        <w:ind w:firstLine="0"/>
      </w:pPr>
    </w:p>
    <w:p w14:paraId="398FA560" w14:textId="77777777" w:rsidR="00EE6D80" w:rsidRPr="00945D06" w:rsidRDefault="00EE6D80" w:rsidP="00422D12">
      <w:pPr>
        <w:pStyle w:val="A6-Body"/>
        <w:ind w:firstLine="0"/>
      </w:pPr>
    </w:p>
    <w:p w14:paraId="56C81AAF" w14:textId="77777777" w:rsidR="00EE6D80" w:rsidRPr="00945D06" w:rsidRDefault="00EE6D80" w:rsidP="00422D12">
      <w:pPr>
        <w:pStyle w:val="A6-Body"/>
        <w:ind w:firstLine="0"/>
      </w:pPr>
    </w:p>
    <w:p w14:paraId="55B48377" w14:textId="77777777" w:rsidR="00EE6D80" w:rsidRPr="00945D06" w:rsidRDefault="00EE6D80" w:rsidP="00797771">
      <w:pPr>
        <w:pStyle w:val="A6-Body"/>
        <w:ind w:firstLine="0"/>
      </w:pPr>
    </w:p>
    <w:p w14:paraId="0924488C" w14:textId="77777777" w:rsidR="00EE6D80" w:rsidRPr="00945D06" w:rsidRDefault="00357248" w:rsidP="006E34BE">
      <w:pPr>
        <w:pStyle w:val="A6-FC"/>
      </w:pPr>
      <w:r w:rsidRPr="00945D06">
        <w:t xml:space="preserve">Figure 3. </w:t>
      </w:r>
      <w:bookmarkStart w:id="119" w:name="__DdeLink__939_1110414346"/>
      <w:r w:rsidRPr="00945D06">
        <w:t>The box-plots depict the error in mm of each above elbow amputee by effector. The mean error of each control participant are grouped under controls. The left and right graph represent scores before and after correction for calibration scores, respectively. The upper whisker extends from the hinge (75th percentile) to the highest value that is within 1.5 * IQR of the hinge, where IQR is the inter-quartile range, or distance between the first and third quartiles. The lower whisker extends from the hinge (25th percentile) to the lowest value within 1.5 * IQR of the hinge. Data beyond the end of the whiskers are ou</w:t>
      </w:r>
      <w:r w:rsidRPr="00945D06">
        <w:t>t</w:t>
      </w:r>
      <w:r w:rsidRPr="00945D06">
        <w:t>liers and plotted as points (as specified by Tukey).</w:t>
      </w:r>
    </w:p>
    <w:p w14:paraId="4FFFCDF1" w14:textId="77777777" w:rsidR="00797771" w:rsidRPr="00945D06" w:rsidRDefault="00797771">
      <w:pPr>
        <w:widowControl/>
        <w:suppressAutoHyphens w:val="0"/>
        <w:rPr>
          <w:rFonts w:ascii="CMU Serif Roman" w:hAnsi="CMU Serif Roman" w:cs="CMU Serif"/>
          <w:sz w:val="24"/>
          <w:szCs w:val="24"/>
        </w:rPr>
      </w:pPr>
      <w:r w:rsidRPr="00945D06">
        <w:rPr>
          <w:rFonts w:ascii="CMU Serif Roman" w:hAnsi="CMU Serif Roman" w:cs="CMU Serif"/>
        </w:rPr>
        <w:br w:type="page"/>
      </w:r>
    </w:p>
    <w:p w14:paraId="238C8167" w14:textId="77777777" w:rsidR="00797771" w:rsidRPr="00945D06" w:rsidRDefault="00797771" w:rsidP="00797771">
      <w:pPr>
        <w:pStyle w:val="A6-Body"/>
        <w:ind w:firstLine="0"/>
      </w:pPr>
    </w:p>
    <w:bookmarkEnd w:id="119"/>
    <w:p w14:paraId="604D00A4" w14:textId="77777777" w:rsidR="00EE6D80" w:rsidRPr="00945D06" w:rsidRDefault="00EE6D80" w:rsidP="00422D12">
      <w:pPr>
        <w:pStyle w:val="A6-Body"/>
        <w:ind w:firstLine="0"/>
      </w:pPr>
    </w:p>
    <w:p w14:paraId="051E8493" w14:textId="77777777" w:rsidR="00EE6D80" w:rsidRPr="00945D06" w:rsidRDefault="00EE6D80" w:rsidP="00422D12">
      <w:pPr>
        <w:pStyle w:val="A6-Body"/>
        <w:ind w:firstLine="0"/>
      </w:pPr>
    </w:p>
    <w:p w14:paraId="7ED0AB94" w14:textId="77777777" w:rsidR="00EE6D80" w:rsidRPr="00945D06" w:rsidRDefault="00EE6D80" w:rsidP="003A33E9">
      <w:pPr>
        <w:pStyle w:val="A6-Body"/>
        <w:ind w:firstLine="0"/>
      </w:pPr>
    </w:p>
    <w:p w14:paraId="2653451A" w14:textId="77777777" w:rsidR="00EE6D80" w:rsidRPr="00945D06" w:rsidRDefault="00EE6D80" w:rsidP="00422D12">
      <w:pPr>
        <w:pStyle w:val="A6-Body"/>
        <w:ind w:firstLine="0"/>
      </w:pPr>
    </w:p>
    <w:p w14:paraId="638EC57E" w14:textId="77777777" w:rsidR="00EE6D80" w:rsidRPr="00945D06" w:rsidRDefault="00EE6D80" w:rsidP="00422D12">
      <w:pPr>
        <w:pStyle w:val="A6-Body"/>
        <w:ind w:firstLine="0"/>
      </w:pPr>
    </w:p>
    <w:p w14:paraId="773B64D0" w14:textId="77777777" w:rsidR="00EE6D80" w:rsidRPr="00945D06" w:rsidRDefault="00EE6D80" w:rsidP="00422D12">
      <w:pPr>
        <w:pStyle w:val="A6-Body"/>
        <w:ind w:firstLine="0"/>
      </w:pPr>
    </w:p>
    <w:p w14:paraId="3C976AEF" w14:textId="77777777" w:rsidR="00EE6D80" w:rsidRPr="00945D06" w:rsidRDefault="00EE6D80" w:rsidP="00797771">
      <w:pPr>
        <w:pStyle w:val="A6-Body"/>
        <w:ind w:firstLine="0"/>
      </w:pPr>
    </w:p>
    <w:p w14:paraId="17EE37E8" w14:textId="77777777" w:rsidR="00EE6D80" w:rsidRPr="00945D06" w:rsidRDefault="00357248" w:rsidP="00945D06">
      <w:pPr>
        <w:pStyle w:val="A6-FC"/>
      </w:pPr>
      <w:r w:rsidRPr="00945D06">
        <w:t>Figure 4. The box-plots depict the error in mm of each below elbow amputee by effector. The mean error of each control participant are grouped under controls. The left and right graph represent scores before and after correction for calibration scores, respectively. The upper whisker extends from the hinge (75th percentile) to the highest value that is within 1.5 * IQR of the hinge, where IQR is the inter-quartile range, or distance between the first and third quartiles. The lower whisker extends from the hinge (25th percentile) to the lowest value within 1.5 * IQR of the hinge. Data beyond the end of the whiskers are ou</w:t>
      </w:r>
      <w:r w:rsidRPr="00945D06">
        <w:t>t</w:t>
      </w:r>
      <w:r w:rsidRPr="00945D06">
        <w:t>liers and plotted as points (as specified by Tukey).</w:t>
      </w:r>
    </w:p>
    <w:p w14:paraId="28E37408" w14:textId="77777777" w:rsidR="00797771" w:rsidRPr="00945D06" w:rsidRDefault="00797771" w:rsidP="00797771">
      <w:pPr>
        <w:widowControl/>
        <w:suppressAutoHyphens w:val="0"/>
        <w:rPr>
          <w:rFonts w:ascii="CMU Serif Roman" w:hAnsi="CMU Serif Roman" w:cs="CMU Serif"/>
          <w:sz w:val="24"/>
          <w:szCs w:val="24"/>
        </w:rPr>
      </w:pPr>
      <w:r w:rsidRPr="00945D06">
        <w:rPr>
          <w:rFonts w:ascii="CMU Serif Roman" w:hAnsi="CMU Serif Roman" w:cs="CMU Serif"/>
        </w:rPr>
        <w:br w:type="page"/>
      </w:r>
    </w:p>
    <w:tbl>
      <w:tblPr>
        <w:tblStyle w:val="LightShading"/>
        <w:tblW w:w="9436" w:type="dxa"/>
        <w:jc w:val="center"/>
        <w:tblLayout w:type="fixed"/>
        <w:tblLook w:val="04A0" w:firstRow="1" w:lastRow="0" w:firstColumn="1" w:lastColumn="0" w:noHBand="0" w:noVBand="1"/>
      </w:tblPr>
      <w:tblGrid>
        <w:gridCol w:w="1021"/>
        <w:gridCol w:w="630"/>
        <w:gridCol w:w="990"/>
        <w:gridCol w:w="240"/>
        <w:gridCol w:w="1290"/>
        <w:gridCol w:w="330"/>
        <w:gridCol w:w="3360"/>
        <w:gridCol w:w="1575"/>
      </w:tblGrid>
      <w:tr w:rsidR="00945D06" w:rsidRPr="00945D06" w14:paraId="540CF103" w14:textId="77777777" w:rsidTr="00945D06">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38E72BF3"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Subject</w:t>
            </w:r>
          </w:p>
        </w:tc>
        <w:tc>
          <w:tcPr>
            <w:tcW w:w="630" w:type="dxa"/>
            <w:noWrap/>
            <w:hideMark/>
          </w:tcPr>
          <w:p w14:paraId="178DE957" w14:textId="77777777" w:rsidR="00D55199" w:rsidRPr="00945D06" w:rsidRDefault="00D55199" w:rsidP="00D55199">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ge</w:t>
            </w:r>
          </w:p>
        </w:tc>
        <w:tc>
          <w:tcPr>
            <w:tcW w:w="990" w:type="dxa"/>
            <w:noWrap/>
            <w:hideMark/>
          </w:tcPr>
          <w:p w14:paraId="3A3D5CD6" w14:textId="77777777" w:rsidR="00D55199" w:rsidRPr="00945D06" w:rsidRDefault="00D55199" w:rsidP="00D55199">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Gender</w:t>
            </w:r>
          </w:p>
        </w:tc>
        <w:tc>
          <w:tcPr>
            <w:tcW w:w="1530" w:type="dxa"/>
            <w:gridSpan w:val="2"/>
            <w:noWrap/>
            <w:hideMark/>
          </w:tcPr>
          <w:p w14:paraId="5F1F5A5A" w14:textId="77777777" w:rsidR="00D55199" w:rsidRPr="00945D06" w:rsidRDefault="00D55199" w:rsidP="00D55199">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mputation</w:t>
            </w:r>
          </w:p>
        </w:tc>
        <w:tc>
          <w:tcPr>
            <w:tcW w:w="3690" w:type="dxa"/>
            <w:gridSpan w:val="2"/>
            <w:noWrap/>
            <w:hideMark/>
          </w:tcPr>
          <w:p w14:paraId="50DA1C04" w14:textId="77777777" w:rsidR="00D55199" w:rsidRPr="00945D06" w:rsidRDefault="00D55199" w:rsidP="00D55199">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Effectors Used</w:t>
            </w:r>
          </w:p>
        </w:tc>
        <w:tc>
          <w:tcPr>
            <w:tcW w:w="1575" w:type="dxa"/>
            <w:noWrap/>
            <w:hideMark/>
          </w:tcPr>
          <w:p w14:paraId="5A719FD1" w14:textId="77777777" w:rsidR="00D55199" w:rsidRPr="00945D06" w:rsidRDefault="00D55199" w:rsidP="00D55199">
            <w:pPr>
              <w:widowControl/>
              <w:suppressAutoHyphens w:val="0"/>
              <w:jc w:val="center"/>
              <w:cnfStyle w:val="100000000000" w:firstRow="1" w:lastRow="0" w:firstColumn="0" w:lastColumn="0" w:oddVBand="0" w:evenVBand="0" w:oddHBand="0" w:evenHBand="0" w:firstRowFirstColumn="0" w:firstRowLastColumn="0" w:lastRowFirstColumn="0" w:lastRowLastColumn="0"/>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Calibration Mean Error</w:t>
            </w:r>
          </w:p>
        </w:tc>
      </w:tr>
      <w:tr w:rsidR="00945D06" w:rsidRPr="00945D06" w14:paraId="3CCAED11"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0F86E300"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1</w:t>
            </w:r>
          </w:p>
        </w:tc>
        <w:tc>
          <w:tcPr>
            <w:tcW w:w="630" w:type="dxa"/>
            <w:noWrap/>
            <w:hideMark/>
          </w:tcPr>
          <w:p w14:paraId="44BF217C"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41</w:t>
            </w:r>
          </w:p>
        </w:tc>
        <w:tc>
          <w:tcPr>
            <w:tcW w:w="1230" w:type="dxa"/>
            <w:gridSpan w:val="2"/>
            <w:noWrap/>
            <w:hideMark/>
          </w:tcPr>
          <w:p w14:paraId="73746B82"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544D55C8"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AE)</w:t>
            </w:r>
          </w:p>
        </w:tc>
        <w:tc>
          <w:tcPr>
            <w:tcW w:w="3360" w:type="dxa"/>
            <w:noWrap/>
            <w:hideMark/>
          </w:tcPr>
          <w:p w14:paraId="35E0C7B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Mouth</w:t>
            </w:r>
          </w:p>
        </w:tc>
        <w:tc>
          <w:tcPr>
            <w:tcW w:w="1575" w:type="dxa"/>
            <w:noWrap/>
            <w:hideMark/>
          </w:tcPr>
          <w:p w14:paraId="0B5AFDE5"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4/0.4</w:t>
            </w:r>
          </w:p>
        </w:tc>
      </w:tr>
      <w:tr w:rsidR="00945D06" w:rsidRPr="00945D06" w14:paraId="55F00A0C"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4FF58BD4"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2</w:t>
            </w:r>
          </w:p>
        </w:tc>
        <w:tc>
          <w:tcPr>
            <w:tcW w:w="630" w:type="dxa"/>
            <w:noWrap/>
            <w:hideMark/>
          </w:tcPr>
          <w:p w14:paraId="1A021803"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62</w:t>
            </w:r>
          </w:p>
        </w:tc>
        <w:tc>
          <w:tcPr>
            <w:tcW w:w="1230" w:type="dxa"/>
            <w:gridSpan w:val="2"/>
            <w:noWrap/>
            <w:hideMark/>
          </w:tcPr>
          <w:p w14:paraId="5D5FF651"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4579695A"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5DCB790F"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Mouth</w:t>
            </w:r>
          </w:p>
        </w:tc>
        <w:tc>
          <w:tcPr>
            <w:tcW w:w="1575" w:type="dxa"/>
            <w:noWrap/>
            <w:hideMark/>
          </w:tcPr>
          <w:p w14:paraId="61F02CB5"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0.25</w:t>
            </w:r>
          </w:p>
        </w:tc>
      </w:tr>
      <w:tr w:rsidR="00945D06" w:rsidRPr="00945D06" w14:paraId="3062519F"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74BE5695"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3</w:t>
            </w:r>
          </w:p>
        </w:tc>
        <w:tc>
          <w:tcPr>
            <w:tcW w:w="630" w:type="dxa"/>
            <w:noWrap/>
            <w:hideMark/>
          </w:tcPr>
          <w:p w14:paraId="450C855E"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47</w:t>
            </w:r>
          </w:p>
        </w:tc>
        <w:tc>
          <w:tcPr>
            <w:tcW w:w="1230" w:type="dxa"/>
            <w:gridSpan w:val="2"/>
            <w:noWrap/>
            <w:hideMark/>
          </w:tcPr>
          <w:p w14:paraId="0C654F14"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F</w:t>
            </w:r>
          </w:p>
        </w:tc>
        <w:tc>
          <w:tcPr>
            <w:tcW w:w="1620" w:type="dxa"/>
            <w:gridSpan w:val="2"/>
            <w:noWrap/>
            <w:hideMark/>
          </w:tcPr>
          <w:p w14:paraId="25976345"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3BC81FF7"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Right Prosthesis</w:t>
            </w:r>
          </w:p>
        </w:tc>
        <w:tc>
          <w:tcPr>
            <w:tcW w:w="1575" w:type="dxa"/>
            <w:noWrap/>
            <w:hideMark/>
          </w:tcPr>
          <w:p w14:paraId="077F0EA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0.1</w:t>
            </w:r>
          </w:p>
        </w:tc>
      </w:tr>
      <w:tr w:rsidR="00945D06" w:rsidRPr="00945D06" w14:paraId="2A80E691"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46E20DA3"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4</w:t>
            </w:r>
          </w:p>
        </w:tc>
        <w:tc>
          <w:tcPr>
            <w:tcW w:w="630" w:type="dxa"/>
            <w:noWrap/>
            <w:hideMark/>
          </w:tcPr>
          <w:p w14:paraId="69320DFD"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57</w:t>
            </w:r>
          </w:p>
        </w:tc>
        <w:tc>
          <w:tcPr>
            <w:tcW w:w="1230" w:type="dxa"/>
            <w:gridSpan w:val="2"/>
            <w:noWrap/>
            <w:hideMark/>
          </w:tcPr>
          <w:p w14:paraId="404F92B4"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47BBDD87"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0D2E7197"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Mouth</w:t>
            </w:r>
          </w:p>
        </w:tc>
        <w:tc>
          <w:tcPr>
            <w:tcW w:w="1575" w:type="dxa"/>
            <w:noWrap/>
            <w:hideMark/>
          </w:tcPr>
          <w:p w14:paraId="49C876C3"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9/1.3</w:t>
            </w:r>
          </w:p>
        </w:tc>
      </w:tr>
      <w:tr w:rsidR="00945D06" w:rsidRPr="00945D06" w14:paraId="40884D02"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2E1A0658"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5</w:t>
            </w:r>
          </w:p>
        </w:tc>
        <w:tc>
          <w:tcPr>
            <w:tcW w:w="630" w:type="dxa"/>
            <w:noWrap/>
            <w:hideMark/>
          </w:tcPr>
          <w:p w14:paraId="37722441"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43</w:t>
            </w:r>
          </w:p>
        </w:tc>
        <w:tc>
          <w:tcPr>
            <w:tcW w:w="1230" w:type="dxa"/>
            <w:gridSpan w:val="2"/>
            <w:noWrap/>
            <w:hideMark/>
          </w:tcPr>
          <w:p w14:paraId="30E593A0"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725D3BEF"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7DD145B8"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Forearm</w:t>
            </w:r>
          </w:p>
        </w:tc>
        <w:tc>
          <w:tcPr>
            <w:tcW w:w="1575" w:type="dxa"/>
            <w:noWrap/>
            <w:hideMark/>
          </w:tcPr>
          <w:p w14:paraId="606C9476"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35</w:t>
            </w:r>
          </w:p>
        </w:tc>
      </w:tr>
      <w:tr w:rsidR="00945D06" w:rsidRPr="00945D06" w14:paraId="38890706"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47FF0CE9"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6</w:t>
            </w:r>
          </w:p>
        </w:tc>
        <w:tc>
          <w:tcPr>
            <w:tcW w:w="630" w:type="dxa"/>
            <w:noWrap/>
            <w:hideMark/>
          </w:tcPr>
          <w:p w14:paraId="1E9F0F8D"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67</w:t>
            </w:r>
          </w:p>
        </w:tc>
        <w:tc>
          <w:tcPr>
            <w:tcW w:w="1230" w:type="dxa"/>
            <w:gridSpan w:val="2"/>
            <w:noWrap/>
            <w:hideMark/>
          </w:tcPr>
          <w:p w14:paraId="572463F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F</w:t>
            </w:r>
          </w:p>
        </w:tc>
        <w:tc>
          <w:tcPr>
            <w:tcW w:w="1620" w:type="dxa"/>
            <w:gridSpan w:val="2"/>
            <w:noWrap/>
            <w:hideMark/>
          </w:tcPr>
          <w:p w14:paraId="2A1B1EF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6D7EF03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Right Prosthesis</w:t>
            </w:r>
          </w:p>
        </w:tc>
        <w:tc>
          <w:tcPr>
            <w:tcW w:w="1575" w:type="dxa"/>
            <w:noWrap/>
            <w:hideMark/>
          </w:tcPr>
          <w:p w14:paraId="39D1968A"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6/0.4</w:t>
            </w:r>
          </w:p>
        </w:tc>
      </w:tr>
      <w:tr w:rsidR="00945D06" w:rsidRPr="00945D06" w14:paraId="4501CE20"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7BDF3151"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7</w:t>
            </w:r>
          </w:p>
        </w:tc>
        <w:tc>
          <w:tcPr>
            <w:tcW w:w="630" w:type="dxa"/>
            <w:noWrap/>
            <w:hideMark/>
          </w:tcPr>
          <w:p w14:paraId="3C73DCD9"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31</w:t>
            </w:r>
          </w:p>
        </w:tc>
        <w:tc>
          <w:tcPr>
            <w:tcW w:w="1230" w:type="dxa"/>
            <w:gridSpan w:val="2"/>
            <w:noWrap/>
            <w:hideMark/>
          </w:tcPr>
          <w:p w14:paraId="43EC4461"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5A080505"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00B56B1C"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Right Prosthesis</w:t>
            </w:r>
          </w:p>
        </w:tc>
        <w:tc>
          <w:tcPr>
            <w:tcW w:w="1575" w:type="dxa"/>
            <w:noWrap/>
            <w:hideMark/>
          </w:tcPr>
          <w:p w14:paraId="4ADABFED"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1.3</w:t>
            </w:r>
          </w:p>
        </w:tc>
      </w:tr>
      <w:tr w:rsidR="00945D06" w:rsidRPr="00945D06" w14:paraId="2F36611A"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714D7D8F"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8</w:t>
            </w:r>
          </w:p>
        </w:tc>
        <w:tc>
          <w:tcPr>
            <w:tcW w:w="630" w:type="dxa"/>
            <w:noWrap/>
            <w:hideMark/>
          </w:tcPr>
          <w:p w14:paraId="44D6D248"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64</w:t>
            </w:r>
          </w:p>
        </w:tc>
        <w:tc>
          <w:tcPr>
            <w:tcW w:w="1230" w:type="dxa"/>
            <w:gridSpan w:val="2"/>
            <w:noWrap/>
            <w:hideMark/>
          </w:tcPr>
          <w:p w14:paraId="004DED66"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48992258"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35C75DF7"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outh</w:t>
            </w:r>
          </w:p>
        </w:tc>
        <w:tc>
          <w:tcPr>
            <w:tcW w:w="1575" w:type="dxa"/>
            <w:noWrap/>
            <w:hideMark/>
          </w:tcPr>
          <w:p w14:paraId="3C6CA658"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1.2</w:t>
            </w:r>
          </w:p>
        </w:tc>
      </w:tr>
      <w:tr w:rsidR="00945D06" w:rsidRPr="00945D06" w14:paraId="689604D9"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5437E1D5"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09</w:t>
            </w:r>
          </w:p>
        </w:tc>
        <w:tc>
          <w:tcPr>
            <w:tcW w:w="630" w:type="dxa"/>
            <w:noWrap/>
            <w:hideMark/>
          </w:tcPr>
          <w:p w14:paraId="7EDF9BD7"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43</w:t>
            </w:r>
          </w:p>
        </w:tc>
        <w:tc>
          <w:tcPr>
            <w:tcW w:w="1230" w:type="dxa"/>
            <w:gridSpan w:val="2"/>
            <w:noWrap/>
            <w:hideMark/>
          </w:tcPr>
          <w:p w14:paraId="636A83C9"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084E9974"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4A61AC0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Mouth</w:t>
            </w:r>
          </w:p>
        </w:tc>
        <w:tc>
          <w:tcPr>
            <w:tcW w:w="1575" w:type="dxa"/>
            <w:noWrap/>
            <w:hideMark/>
          </w:tcPr>
          <w:p w14:paraId="2011DE9E"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35/1.65</w:t>
            </w:r>
          </w:p>
        </w:tc>
      </w:tr>
      <w:tr w:rsidR="00945D06" w:rsidRPr="00945D06" w14:paraId="1FB980BB"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5E44F48A"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0</w:t>
            </w:r>
          </w:p>
        </w:tc>
        <w:tc>
          <w:tcPr>
            <w:tcW w:w="630" w:type="dxa"/>
            <w:noWrap/>
            <w:hideMark/>
          </w:tcPr>
          <w:p w14:paraId="166627B4"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56</w:t>
            </w:r>
          </w:p>
        </w:tc>
        <w:tc>
          <w:tcPr>
            <w:tcW w:w="1230" w:type="dxa"/>
            <w:gridSpan w:val="2"/>
            <w:noWrap/>
            <w:hideMark/>
          </w:tcPr>
          <w:p w14:paraId="680DE880"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789D549B"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tc>
        <w:tc>
          <w:tcPr>
            <w:tcW w:w="3360" w:type="dxa"/>
            <w:noWrap/>
            <w:hideMark/>
          </w:tcPr>
          <w:p w14:paraId="46C3C3E8"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Right Forearm</w:t>
            </w:r>
          </w:p>
        </w:tc>
        <w:tc>
          <w:tcPr>
            <w:tcW w:w="1575" w:type="dxa"/>
            <w:noWrap/>
            <w:hideMark/>
          </w:tcPr>
          <w:p w14:paraId="5F3F7006"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1/0.55</w:t>
            </w:r>
          </w:p>
        </w:tc>
      </w:tr>
      <w:tr w:rsidR="00945D06" w:rsidRPr="00945D06" w14:paraId="5FDF8AAB"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2A8C44A6"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1</w:t>
            </w:r>
          </w:p>
        </w:tc>
        <w:tc>
          <w:tcPr>
            <w:tcW w:w="630" w:type="dxa"/>
            <w:noWrap/>
            <w:hideMark/>
          </w:tcPr>
          <w:p w14:paraId="62326F6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56</w:t>
            </w:r>
          </w:p>
        </w:tc>
        <w:tc>
          <w:tcPr>
            <w:tcW w:w="1230" w:type="dxa"/>
            <w:gridSpan w:val="2"/>
            <w:noWrap/>
            <w:hideMark/>
          </w:tcPr>
          <w:p w14:paraId="43E930E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64066110"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AE)</w:t>
            </w:r>
          </w:p>
        </w:tc>
        <w:tc>
          <w:tcPr>
            <w:tcW w:w="3360" w:type="dxa"/>
            <w:noWrap/>
            <w:hideMark/>
          </w:tcPr>
          <w:p w14:paraId="63C69DC5"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Prosthesis</w:t>
            </w:r>
          </w:p>
        </w:tc>
        <w:tc>
          <w:tcPr>
            <w:tcW w:w="1575" w:type="dxa"/>
            <w:noWrap/>
            <w:hideMark/>
          </w:tcPr>
          <w:p w14:paraId="559F6B2D"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2.45</w:t>
            </w:r>
          </w:p>
        </w:tc>
      </w:tr>
      <w:tr w:rsidR="00945D06" w:rsidRPr="00945D06" w14:paraId="44317CEB"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1DD79C7D"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2</w:t>
            </w:r>
          </w:p>
        </w:tc>
        <w:tc>
          <w:tcPr>
            <w:tcW w:w="630" w:type="dxa"/>
            <w:noWrap/>
            <w:hideMark/>
          </w:tcPr>
          <w:p w14:paraId="739B1D2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47</w:t>
            </w:r>
          </w:p>
        </w:tc>
        <w:tc>
          <w:tcPr>
            <w:tcW w:w="1230" w:type="dxa"/>
            <w:gridSpan w:val="2"/>
            <w:noWrap/>
            <w:hideMark/>
          </w:tcPr>
          <w:p w14:paraId="20B9844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0813A8D4"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p w14:paraId="7540801D"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AE)</w:t>
            </w:r>
          </w:p>
        </w:tc>
        <w:tc>
          <w:tcPr>
            <w:tcW w:w="3360" w:type="dxa"/>
            <w:noWrap/>
            <w:hideMark/>
          </w:tcPr>
          <w:p w14:paraId="467FD418"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Forearm/Right Forearm</w:t>
            </w:r>
          </w:p>
        </w:tc>
        <w:tc>
          <w:tcPr>
            <w:tcW w:w="1575" w:type="dxa"/>
            <w:noWrap/>
            <w:hideMark/>
          </w:tcPr>
          <w:p w14:paraId="30F8646D"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4/0.6</w:t>
            </w:r>
          </w:p>
        </w:tc>
      </w:tr>
      <w:tr w:rsidR="00945D06" w:rsidRPr="00945D06" w14:paraId="1272D574"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39921C9D"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3</w:t>
            </w:r>
          </w:p>
        </w:tc>
        <w:tc>
          <w:tcPr>
            <w:tcW w:w="630" w:type="dxa"/>
            <w:noWrap/>
            <w:hideMark/>
          </w:tcPr>
          <w:p w14:paraId="35607353"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61</w:t>
            </w:r>
          </w:p>
        </w:tc>
        <w:tc>
          <w:tcPr>
            <w:tcW w:w="1230" w:type="dxa"/>
            <w:gridSpan w:val="2"/>
            <w:noWrap/>
            <w:hideMark/>
          </w:tcPr>
          <w:p w14:paraId="50350B25"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1DF97C09"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AE)/</w:t>
            </w:r>
          </w:p>
          <w:p w14:paraId="071826D6"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BE)</w:t>
            </w:r>
          </w:p>
        </w:tc>
        <w:tc>
          <w:tcPr>
            <w:tcW w:w="3360" w:type="dxa"/>
            <w:noWrap/>
            <w:hideMark/>
          </w:tcPr>
          <w:p w14:paraId="449690BF"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Right Hand</w:t>
            </w:r>
          </w:p>
        </w:tc>
        <w:tc>
          <w:tcPr>
            <w:tcW w:w="1575" w:type="dxa"/>
            <w:noWrap/>
            <w:hideMark/>
          </w:tcPr>
          <w:p w14:paraId="5F3BC148"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85/0.6</w:t>
            </w:r>
          </w:p>
        </w:tc>
      </w:tr>
      <w:tr w:rsidR="00945D06" w:rsidRPr="00945D06" w14:paraId="2922FB34"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5A738500"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4</w:t>
            </w:r>
          </w:p>
        </w:tc>
        <w:tc>
          <w:tcPr>
            <w:tcW w:w="630" w:type="dxa"/>
            <w:noWrap/>
            <w:hideMark/>
          </w:tcPr>
          <w:p w14:paraId="1CC2443E"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55</w:t>
            </w:r>
          </w:p>
        </w:tc>
        <w:tc>
          <w:tcPr>
            <w:tcW w:w="1230" w:type="dxa"/>
            <w:gridSpan w:val="2"/>
            <w:noWrap/>
            <w:hideMark/>
          </w:tcPr>
          <w:p w14:paraId="63C0BFEF"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7490239D"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BE)</w:t>
            </w:r>
          </w:p>
        </w:tc>
        <w:tc>
          <w:tcPr>
            <w:tcW w:w="3360" w:type="dxa"/>
            <w:noWrap/>
            <w:hideMark/>
          </w:tcPr>
          <w:p w14:paraId="58B33E89"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w:t>
            </w:r>
          </w:p>
        </w:tc>
        <w:tc>
          <w:tcPr>
            <w:tcW w:w="1575" w:type="dxa"/>
            <w:noWrap/>
            <w:hideMark/>
          </w:tcPr>
          <w:p w14:paraId="6F72FB63"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86</w:t>
            </w:r>
          </w:p>
        </w:tc>
      </w:tr>
      <w:tr w:rsidR="00945D06" w:rsidRPr="00945D06" w14:paraId="77EC8877"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3E0BC5A5"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5</w:t>
            </w:r>
          </w:p>
        </w:tc>
        <w:tc>
          <w:tcPr>
            <w:tcW w:w="630" w:type="dxa"/>
            <w:noWrap/>
            <w:hideMark/>
          </w:tcPr>
          <w:p w14:paraId="64AA16EB"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38</w:t>
            </w:r>
          </w:p>
        </w:tc>
        <w:tc>
          <w:tcPr>
            <w:tcW w:w="1230" w:type="dxa"/>
            <w:gridSpan w:val="2"/>
            <w:noWrap/>
            <w:hideMark/>
          </w:tcPr>
          <w:p w14:paraId="6C3E1640"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F</w:t>
            </w:r>
          </w:p>
        </w:tc>
        <w:tc>
          <w:tcPr>
            <w:tcW w:w="1620" w:type="dxa"/>
            <w:gridSpan w:val="2"/>
            <w:noWrap/>
            <w:hideMark/>
          </w:tcPr>
          <w:p w14:paraId="24E89022"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BE)</w:t>
            </w:r>
          </w:p>
        </w:tc>
        <w:tc>
          <w:tcPr>
            <w:tcW w:w="3360" w:type="dxa"/>
            <w:noWrap/>
            <w:hideMark/>
          </w:tcPr>
          <w:p w14:paraId="08EE3E00"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w:t>
            </w:r>
          </w:p>
        </w:tc>
        <w:tc>
          <w:tcPr>
            <w:tcW w:w="1575" w:type="dxa"/>
            <w:noWrap/>
            <w:hideMark/>
          </w:tcPr>
          <w:p w14:paraId="36CD2AB7"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p>
        </w:tc>
      </w:tr>
      <w:tr w:rsidR="00945D06" w:rsidRPr="00945D06" w14:paraId="0F8803FB"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483C4334"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6</w:t>
            </w:r>
          </w:p>
        </w:tc>
        <w:tc>
          <w:tcPr>
            <w:tcW w:w="630" w:type="dxa"/>
            <w:noWrap/>
            <w:hideMark/>
          </w:tcPr>
          <w:p w14:paraId="4AEAF30A"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52</w:t>
            </w:r>
          </w:p>
        </w:tc>
        <w:tc>
          <w:tcPr>
            <w:tcW w:w="1230" w:type="dxa"/>
            <w:gridSpan w:val="2"/>
            <w:noWrap/>
            <w:hideMark/>
          </w:tcPr>
          <w:p w14:paraId="327A959C"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23CA466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BE)</w:t>
            </w:r>
          </w:p>
        </w:tc>
        <w:tc>
          <w:tcPr>
            <w:tcW w:w="3360" w:type="dxa"/>
            <w:noWrap/>
            <w:hideMark/>
          </w:tcPr>
          <w:p w14:paraId="21FAE6BC"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Prosthesis/Right Hand</w:t>
            </w:r>
          </w:p>
        </w:tc>
        <w:tc>
          <w:tcPr>
            <w:tcW w:w="1575" w:type="dxa"/>
            <w:noWrap/>
            <w:hideMark/>
          </w:tcPr>
          <w:p w14:paraId="31727890"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1.05/0.4</w:t>
            </w:r>
          </w:p>
        </w:tc>
      </w:tr>
      <w:tr w:rsidR="00945D06" w:rsidRPr="00945D06" w14:paraId="4844F49E"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700D7B96"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7</w:t>
            </w:r>
          </w:p>
        </w:tc>
        <w:tc>
          <w:tcPr>
            <w:tcW w:w="630" w:type="dxa"/>
            <w:noWrap/>
            <w:hideMark/>
          </w:tcPr>
          <w:p w14:paraId="504B2DA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29</w:t>
            </w:r>
          </w:p>
        </w:tc>
        <w:tc>
          <w:tcPr>
            <w:tcW w:w="1230" w:type="dxa"/>
            <w:gridSpan w:val="2"/>
            <w:noWrap/>
            <w:hideMark/>
          </w:tcPr>
          <w:p w14:paraId="6F23BC7B"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49029FD6"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BE)</w:t>
            </w:r>
          </w:p>
        </w:tc>
        <w:tc>
          <w:tcPr>
            <w:tcW w:w="3360" w:type="dxa"/>
            <w:noWrap/>
            <w:hideMark/>
          </w:tcPr>
          <w:p w14:paraId="04BAB6FA"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Right Forearm</w:t>
            </w:r>
          </w:p>
        </w:tc>
        <w:tc>
          <w:tcPr>
            <w:tcW w:w="1575" w:type="dxa"/>
            <w:noWrap/>
            <w:hideMark/>
          </w:tcPr>
          <w:p w14:paraId="0A0A4D52"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1/0.15</w:t>
            </w:r>
          </w:p>
        </w:tc>
      </w:tr>
      <w:tr w:rsidR="00945D06" w:rsidRPr="00945D06" w14:paraId="23F7BCDD"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18692339"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8</w:t>
            </w:r>
          </w:p>
        </w:tc>
        <w:tc>
          <w:tcPr>
            <w:tcW w:w="630" w:type="dxa"/>
            <w:noWrap/>
            <w:hideMark/>
          </w:tcPr>
          <w:p w14:paraId="147902AC"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37</w:t>
            </w:r>
          </w:p>
        </w:tc>
        <w:tc>
          <w:tcPr>
            <w:tcW w:w="1230" w:type="dxa"/>
            <w:gridSpan w:val="2"/>
            <w:noWrap/>
            <w:hideMark/>
          </w:tcPr>
          <w:p w14:paraId="01684679"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F</w:t>
            </w:r>
          </w:p>
        </w:tc>
        <w:tc>
          <w:tcPr>
            <w:tcW w:w="1620" w:type="dxa"/>
            <w:gridSpan w:val="2"/>
            <w:noWrap/>
            <w:hideMark/>
          </w:tcPr>
          <w:p w14:paraId="18643619"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BE)</w:t>
            </w:r>
          </w:p>
        </w:tc>
        <w:tc>
          <w:tcPr>
            <w:tcW w:w="3360" w:type="dxa"/>
            <w:noWrap/>
            <w:hideMark/>
          </w:tcPr>
          <w:p w14:paraId="577C2204"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w:t>
            </w:r>
          </w:p>
        </w:tc>
        <w:tc>
          <w:tcPr>
            <w:tcW w:w="1575" w:type="dxa"/>
            <w:noWrap/>
            <w:hideMark/>
          </w:tcPr>
          <w:p w14:paraId="5031DCFD"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p>
        </w:tc>
      </w:tr>
      <w:tr w:rsidR="00945D06" w:rsidRPr="00945D06" w14:paraId="2C350DB3"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721533C9"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19</w:t>
            </w:r>
          </w:p>
        </w:tc>
        <w:tc>
          <w:tcPr>
            <w:tcW w:w="630" w:type="dxa"/>
            <w:noWrap/>
            <w:hideMark/>
          </w:tcPr>
          <w:p w14:paraId="3270AD7E"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20</w:t>
            </w:r>
          </w:p>
        </w:tc>
        <w:tc>
          <w:tcPr>
            <w:tcW w:w="1230" w:type="dxa"/>
            <w:gridSpan w:val="2"/>
            <w:noWrap/>
            <w:hideMark/>
          </w:tcPr>
          <w:p w14:paraId="27BC7DD6"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05344407"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BE)</w:t>
            </w:r>
          </w:p>
        </w:tc>
        <w:tc>
          <w:tcPr>
            <w:tcW w:w="3360" w:type="dxa"/>
            <w:noWrap/>
            <w:hideMark/>
          </w:tcPr>
          <w:p w14:paraId="41226662"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Forearm/Right Hand</w:t>
            </w:r>
          </w:p>
        </w:tc>
        <w:tc>
          <w:tcPr>
            <w:tcW w:w="1575" w:type="dxa"/>
            <w:noWrap/>
            <w:hideMark/>
          </w:tcPr>
          <w:p w14:paraId="5FBE8D06"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25/0.45</w:t>
            </w:r>
          </w:p>
        </w:tc>
      </w:tr>
      <w:tr w:rsidR="00945D06" w:rsidRPr="00945D06" w14:paraId="0F879499"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0A5B62CC"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20</w:t>
            </w:r>
          </w:p>
        </w:tc>
        <w:tc>
          <w:tcPr>
            <w:tcW w:w="630" w:type="dxa"/>
            <w:noWrap/>
            <w:hideMark/>
          </w:tcPr>
          <w:p w14:paraId="6EE9EC9F"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65</w:t>
            </w:r>
          </w:p>
        </w:tc>
        <w:tc>
          <w:tcPr>
            <w:tcW w:w="1230" w:type="dxa"/>
            <w:gridSpan w:val="2"/>
            <w:noWrap/>
            <w:hideMark/>
          </w:tcPr>
          <w:p w14:paraId="1F2778AA"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484CD09F"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BE)</w:t>
            </w:r>
          </w:p>
        </w:tc>
        <w:tc>
          <w:tcPr>
            <w:tcW w:w="3360" w:type="dxa"/>
            <w:noWrap/>
            <w:hideMark/>
          </w:tcPr>
          <w:p w14:paraId="45EC4CD0"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Prosthesis</w:t>
            </w:r>
          </w:p>
        </w:tc>
        <w:tc>
          <w:tcPr>
            <w:tcW w:w="1575" w:type="dxa"/>
            <w:noWrap/>
            <w:hideMark/>
          </w:tcPr>
          <w:p w14:paraId="154B945E"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5</w:t>
            </w:r>
          </w:p>
        </w:tc>
      </w:tr>
      <w:tr w:rsidR="00945D06" w:rsidRPr="00945D06" w14:paraId="1B07B77A" w14:textId="77777777" w:rsidTr="00945D06">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5F5C58C5"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21</w:t>
            </w:r>
          </w:p>
        </w:tc>
        <w:tc>
          <w:tcPr>
            <w:tcW w:w="630" w:type="dxa"/>
            <w:noWrap/>
            <w:hideMark/>
          </w:tcPr>
          <w:p w14:paraId="74C65754"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32</w:t>
            </w:r>
          </w:p>
        </w:tc>
        <w:tc>
          <w:tcPr>
            <w:tcW w:w="1230" w:type="dxa"/>
            <w:gridSpan w:val="2"/>
            <w:noWrap/>
            <w:hideMark/>
          </w:tcPr>
          <w:p w14:paraId="78112294"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44688BB7"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BE)</w:t>
            </w:r>
          </w:p>
        </w:tc>
        <w:tc>
          <w:tcPr>
            <w:tcW w:w="3360" w:type="dxa"/>
            <w:noWrap/>
            <w:hideMark/>
          </w:tcPr>
          <w:p w14:paraId="79C4C05F"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w:t>
            </w:r>
          </w:p>
        </w:tc>
        <w:tc>
          <w:tcPr>
            <w:tcW w:w="1575" w:type="dxa"/>
            <w:noWrap/>
            <w:hideMark/>
          </w:tcPr>
          <w:p w14:paraId="0C14F500" w14:textId="77777777" w:rsidR="00D55199" w:rsidRPr="00945D06" w:rsidRDefault="00D55199" w:rsidP="00D55199">
            <w:pPr>
              <w:widowControl/>
              <w:suppressAutoHyphens w:val="0"/>
              <w:jc w:val="center"/>
              <w:cnfStyle w:val="000000100000" w:firstRow="0" w:lastRow="0" w:firstColumn="0" w:lastColumn="0" w:oddVBand="0" w:evenVBand="0" w:oddHBand="1" w:evenHBand="0" w:firstRowFirstColumn="0" w:firstRowLastColumn="0" w:lastRowFirstColumn="0" w:lastRowLastColumn="0"/>
              <w:rPr>
                <w:rFonts w:ascii="CMU Serif Roman" w:hAnsi="CMU Serif Roman" w:cs="CMU Serif"/>
                <w:color w:val="000000"/>
                <w:sz w:val="24"/>
                <w:szCs w:val="24"/>
              </w:rPr>
            </w:pPr>
          </w:p>
        </w:tc>
      </w:tr>
      <w:tr w:rsidR="00945D06" w:rsidRPr="00945D06" w14:paraId="3227A2C6" w14:textId="77777777" w:rsidTr="00945D06">
        <w:trPr>
          <w:trHeight w:val="300"/>
          <w:jc w:val="center"/>
        </w:trPr>
        <w:tc>
          <w:tcPr>
            <w:cnfStyle w:val="001000000000" w:firstRow="0" w:lastRow="0" w:firstColumn="1" w:lastColumn="0" w:oddVBand="0" w:evenVBand="0" w:oddHBand="0" w:evenHBand="0" w:firstRowFirstColumn="0" w:firstRowLastColumn="0" w:lastRowFirstColumn="0" w:lastRowLastColumn="0"/>
            <w:tcW w:w="1021" w:type="dxa"/>
            <w:noWrap/>
            <w:hideMark/>
          </w:tcPr>
          <w:p w14:paraId="121678D2" w14:textId="77777777" w:rsidR="00D55199" w:rsidRPr="00945D06" w:rsidRDefault="00D55199" w:rsidP="00D55199">
            <w:pPr>
              <w:widowControl/>
              <w:suppressAutoHyphens w:val="0"/>
              <w:jc w:val="center"/>
              <w:rPr>
                <w:rFonts w:ascii="CMU Serif Roman" w:hAnsi="CMU Serif Roman" w:cs="CMU Serif"/>
                <w:b w:val="0"/>
                <w:color w:val="000000"/>
                <w:sz w:val="24"/>
                <w:szCs w:val="24"/>
              </w:rPr>
            </w:pPr>
            <w:r w:rsidRPr="00945D06">
              <w:rPr>
                <w:rFonts w:ascii="CMU Serif Roman" w:hAnsi="CMU Serif Roman" w:cs="CMU Serif"/>
                <w:b w:val="0"/>
                <w:color w:val="000000"/>
                <w:sz w:val="24"/>
                <w:szCs w:val="24"/>
              </w:rPr>
              <w:t>A22</w:t>
            </w:r>
          </w:p>
        </w:tc>
        <w:tc>
          <w:tcPr>
            <w:tcW w:w="630" w:type="dxa"/>
            <w:noWrap/>
            <w:hideMark/>
          </w:tcPr>
          <w:p w14:paraId="0325DE4B"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49</w:t>
            </w:r>
          </w:p>
        </w:tc>
        <w:tc>
          <w:tcPr>
            <w:tcW w:w="1230" w:type="dxa"/>
            <w:gridSpan w:val="2"/>
            <w:noWrap/>
            <w:hideMark/>
          </w:tcPr>
          <w:p w14:paraId="5ECD9A18"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M</w:t>
            </w:r>
          </w:p>
        </w:tc>
        <w:tc>
          <w:tcPr>
            <w:tcW w:w="1620" w:type="dxa"/>
            <w:gridSpan w:val="2"/>
            <w:noWrap/>
            <w:hideMark/>
          </w:tcPr>
          <w:p w14:paraId="109D6311"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Right (BE)</w:t>
            </w:r>
          </w:p>
        </w:tc>
        <w:tc>
          <w:tcPr>
            <w:tcW w:w="3360" w:type="dxa"/>
            <w:noWrap/>
            <w:hideMark/>
          </w:tcPr>
          <w:p w14:paraId="00EE2D37"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Left Hand/Mouth</w:t>
            </w:r>
          </w:p>
        </w:tc>
        <w:tc>
          <w:tcPr>
            <w:tcW w:w="1575" w:type="dxa"/>
            <w:noWrap/>
            <w:hideMark/>
          </w:tcPr>
          <w:p w14:paraId="4C4946A2" w14:textId="77777777" w:rsidR="00D55199" w:rsidRPr="00945D06" w:rsidRDefault="00D55199" w:rsidP="00D55199">
            <w:pPr>
              <w:widowControl/>
              <w:suppressAutoHyphens w:val="0"/>
              <w:jc w:val="center"/>
              <w:cnfStyle w:val="000000000000" w:firstRow="0" w:lastRow="0" w:firstColumn="0" w:lastColumn="0" w:oddVBand="0" w:evenVBand="0" w:oddHBand="0" w:evenHBand="0" w:firstRowFirstColumn="0" w:firstRowLastColumn="0" w:lastRowFirstColumn="0" w:lastRowLastColumn="0"/>
              <w:rPr>
                <w:rFonts w:ascii="CMU Serif Roman" w:hAnsi="CMU Serif Roman" w:cs="CMU Serif"/>
                <w:color w:val="000000"/>
                <w:sz w:val="24"/>
                <w:szCs w:val="24"/>
              </w:rPr>
            </w:pPr>
            <w:r w:rsidRPr="00945D06">
              <w:rPr>
                <w:rFonts w:ascii="CMU Serif Roman" w:hAnsi="CMU Serif Roman" w:cs="CMU Serif"/>
                <w:color w:val="000000"/>
                <w:sz w:val="24"/>
                <w:szCs w:val="24"/>
              </w:rPr>
              <w:t>0/0</w:t>
            </w:r>
          </w:p>
        </w:tc>
      </w:tr>
    </w:tbl>
    <w:p w14:paraId="371C4F28" w14:textId="77777777" w:rsidR="00F46E9F" w:rsidRDefault="00F46E9F" w:rsidP="00D55199">
      <w:pPr>
        <w:pStyle w:val="A6-Body"/>
        <w:ind w:firstLine="0"/>
        <w:jc w:val="center"/>
      </w:pPr>
    </w:p>
    <w:p w14:paraId="09EF0793" w14:textId="77777777" w:rsidR="00FA524D" w:rsidRDefault="00FA524D" w:rsidP="00D55199">
      <w:pPr>
        <w:pStyle w:val="A6-Body"/>
        <w:ind w:firstLine="0"/>
        <w:jc w:val="center"/>
      </w:pPr>
    </w:p>
    <w:p w14:paraId="1C4B19E5" w14:textId="5D3317AD" w:rsidR="00FA524D" w:rsidRDefault="00FA524D" w:rsidP="00D55199">
      <w:pPr>
        <w:pStyle w:val="A6-Body"/>
        <w:ind w:firstLine="0"/>
        <w:jc w:val="center"/>
      </w:pPr>
    </w:p>
    <w:sectPr w:rsidR="00FA524D" w:rsidSect="00EF19D6">
      <w:headerReference w:type="even" r:id="rId10"/>
      <w:headerReference w:type="default" r:id="rId11"/>
      <w:pgSz w:w="12240" w:h="15840" w:code="1"/>
      <w:pgMar w:top="1440" w:right="1440" w:bottom="1440" w:left="1440" w:header="630" w:footer="0" w:gutter="0"/>
      <w:cols w:space="720"/>
      <w:formProt w:val="0"/>
      <w:docGrid w:linePitch="360" w:charSpace="2047"/>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1C0F2F" w14:textId="77777777" w:rsidR="00C41A91" w:rsidRDefault="00C41A91">
      <w:r>
        <w:separator/>
      </w:r>
    </w:p>
  </w:endnote>
  <w:endnote w:type="continuationSeparator" w:id="0">
    <w:p w14:paraId="6B0293C0" w14:textId="77777777" w:rsidR="00C41A91" w:rsidRDefault="00C41A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Liberation Sans">
    <w:altName w:val="Arial"/>
    <w:charset w:val="00"/>
    <w:family w:val="swiss"/>
    <w:pitch w:val="variable"/>
    <w:sig w:usb0="E0000AFF" w:usb1="500078FF" w:usb2="00000021" w:usb3="00000000" w:csb0="000001BF" w:csb1="00000000"/>
  </w:font>
  <w:font w:name="Microsoft YaHei">
    <w:charset w:val="86"/>
    <w:family w:val="swiss"/>
    <w:pitch w:val="variable"/>
    <w:sig w:usb0="80000287" w:usb1="280F3C52" w:usb2="00000016" w:usb3="00000000" w:csb0="0004001F" w:csb1="00000000"/>
  </w:font>
  <w:font w:name="Mangal">
    <w:panose1 w:val="00000000000000000000"/>
    <w:charset w:val="01"/>
    <w:family w:val="roman"/>
    <w:notTrueType/>
    <w:pitch w:val="variable"/>
    <w:sig w:usb0="00002000" w:usb1="00000000" w:usb2="00000000" w:usb3="00000000" w:csb0="00000000"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MU Serif Roman">
    <w:altName w:val="Times New Roman"/>
    <w:charset w:val="00"/>
    <w:family w:val="auto"/>
    <w:pitch w:val="variable"/>
    <w:sig w:usb0="E10002FF" w:usb1="5201E9EB" w:usb2="02020004" w:usb3="00000000" w:csb0="0000019F" w:csb1="00000000"/>
  </w:font>
  <w:font w:name="CMU Serif">
    <w:altName w:val="Times New Roman"/>
    <w:charset w:val="00"/>
    <w:family w:val="auto"/>
    <w:pitch w:val="variable"/>
    <w:sig w:usb0="E10002FF" w:usb1="5201E9EB" w:usb2="02020004"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2467539" w14:textId="77777777" w:rsidR="00C41A91" w:rsidRDefault="00C41A91">
      <w:r>
        <w:separator/>
      </w:r>
    </w:p>
  </w:footnote>
  <w:footnote w:type="continuationSeparator" w:id="0">
    <w:p w14:paraId="5538D723" w14:textId="77777777" w:rsidR="00C41A91" w:rsidRDefault="00C41A9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3AF596" w14:textId="77777777" w:rsidR="00C41A91" w:rsidRDefault="00C41A91" w:rsidP="00422D1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B84FA9A" w14:textId="77777777" w:rsidR="00C41A91" w:rsidRDefault="00C41A91" w:rsidP="00422D12">
    <w:pPr>
      <w:pStyle w:val="Header"/>
      <w:ind w:right="360"/>
    </w:pPr>
    <w:sdt>
      <w:sdtPr>
        <w:id w:val="171999623"/>
        <w:placeholder>
          <w:docPart w:val="6490EF900AD8814A98496366FE27F652"/>
        </w:placeholder>
        <w:temporary/>
        <w:showingPlcHdr/>
      </w:sdtPr>
      <w:sdtContent>
        <w:r>
          <w:t>[Type text]</w:t>
        </w:r>
      </w:sdtContent>
    </w:sdt>
    <w:r>
      <w:ptab w:relativeTo="margin" w:alignment="center" w:leader="none"/>
    </w:r>
    <w:sdt>
      <w:sdtPr>
        <w:id w:val="171999624"/>
        <w:placeholder>
          <w:docPart w:val="CC950E44CE5E9D4DB34A5407F3931AED"/>
        </w:placeholder>
        <w:temporary/>
        <w:showingPlcHdr/>
      </w:sdtPr>
      <w:sdtContent>
        <w:r>
          <w:t>[Type text]</w:t>
        </w:r>
      </w:sdtContent>
    </w:sdt>
    <w:r>
      <w:ptab w:relativeTo="margin" w:alignment="right" w:leader="none"/>
    </w:r>
    <w:sdt>
      <w:sdtPr>
        <w:id w:val="171999625"/>
        <w:placeholder>
          <w:docPart w:val="42F5975B3727734D8136D3E41DB622D9"/>
        </w:placeholder>
        <w:temporary/>
        <w:showingPlcHdr/>
      </w:sdtPr>
      <w:sdtContent>
        <w:r>
          <w:t>[Type text]</w:t>
        </w:r>
      </w:sdtContent>
    </w:sdt>
  </w:p>
  <w:p w14:paraId="1145F22B" w14:textId="77777777" w:rsidR="00C41A91" w:rsidRDefault="00C41A91">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EC5C4D" w14:textId="77777777" w:rsidR="00C41A91" w:rsidRPr="00422D12" w:rsidRDefault="00C41A91" w:rsidP="00422D12">
    <w:pPr>
      <w:pStyle w:val="Header"/>
      <w:framePr w:wrap="around" w:vAnchor="text" w:hAnchor="margin" w:xAlign="right" w:y="1"/>
      <w:rPr>
        <w:rStyle w:val="PageNumber"/>
        <w:rFonts w:ascii="CMU Serif Roman" w:hAnsi="CMU Serif Roman"/>
        <w:sz w:val="24"/>
        <w:szCs w:val="24"/>
      </w:rPr>
    </w:pPr>
    <w:r w:rsidRPr="00422D12">
      <w:rPr>
        <w:rStyle w:val="PageNumber"/>
        <w:rFonts w:ascii="CMU Serif Roman" w:hAnsi="CMU Serif Roman"/>
        <w:sz w:val="24"/>
        <w:szCs w:val="24"/>
      </w:rPr>
      <w:fldChar w:fldCharType="begin"/>
    </w:r>
    <w:r w:rsidRPr="00422D12">
      <w:rPr>
        <w:rStyle w:val="PageNumber"/>
        <w:rFonts w:ascii="CMU Serif Roman" w:hAnsi="CMU Serif Roman"/>
        <w:sz w:val="24"/>
        <w:szCs w:val="24"/>
      </w:rPr>
      <w:instrText xml:space="preserve">PAGE  </w:instrText>
    </w:r>
    <w:r w:rsidRPr="00422D12">
      <w:rPr>
        <w:rStyle w:val="PageNumber"/>
        <w:rFonts w:ascii="CMU Serif Roman" w:hAnsi="CMU Serif Roman"/>
        <w:sz w:val="24"/>
        <w:szCs w:val="24"/>
      </w:rPr>
      <w:fldChar w:fldCharType="separate"/>
    </w:r>
    <w:r w:rsidR="00B00314">
      <w:rPr>
        <w:rStyle w:val="PageNumber"/>
        <w:rFonts w:ascii="CMU Serif Roman" w:hAnsi="CMU Serif Roman"/>
        <w:noProof/>
        <w:sz w:val="24"/>
        <w:szCs w:val="24"/>
      </w:rPr>
      <w:t>3</w:t>
    </w:r>
    <w:r w:rsidRPr="00422D12">
      <w:rPr>
        <w:rStyle w:val="PageNumber"/>
        <w:rFonts w:ascii="CMU Serif Roman" w:hAnsi="CMU Serif Roman"/>
        <w:sz w:val="24"/>
        <w:szCs w:val="24"/>
      </w:rPr>
      <w:fldChar w:fldCharType="end"/>
    </w:r>
  </w:p>
  <w:p w14:paraId="5A94ECB2" w14:textId="628BD806" w:rsidR="00C41A91" w:rsidRPr="00422D12" w:rsidRDefault="00C41A91" w:rsidP="00422D12">
    <w:pPr>
      <w:pStyle w:val="Header"/>
      <w:ind w:right="360"/>
      <w:rPr>
        <w:rFonts w:ascii="CMU Serif Roman" w:hAnsi="CMU Serif Roman"/>
        <w:sz w:val="24"/>
        <w:szCs w:val="24"/>
      </w:rPr>
    </w:pPr>
    <w:r w:rsidRPr="00422D12">
      <w:rPr>
        <w:rFonts w:ascii="CMU Serif Roman" w:hAnsi="CMU Serif Roman"/>
        <w:sz w:val="24"/>
        <w:szCs w:val="24"/>
      </w:rPr>
      <w:t>RUNNING HEADER: Locognosia</w:t>
    </w:r>
    <w:r w:rsidRPr="00422D12">
      <w:rPr>
        <w:rFonts w:ascii="CMU Serif Roman" w:hAnsi="CMU Serif Roman"/>
        <w:sz w:val="24"/>
        <w:szCs w:val="24"/>
      </w:rPr>
      <w:ptab w:relativeTo="margin" w:alignment="center" w:leader="none"/>
    </w:r>
    <w:r w:rsidRPr="00422D12">
      <w:rPr>
        <w:rFonts w:ascii="CMU Serif Roman" w:hAnsi="CMU Serif Roman"/>
        <w:sz w:val="24"/>
        <w:szCs w:val="24"/>
      </w:rPr>
      <w:ptab w:relativeTo="margin" w:alignment="right" w:leader="none"/>
    </w:r>
  </w:p>
  <w:p w14:paraId="36F775A5" w14:textId="05C4396A" w:rsidR="00C41A91" w:rsidRPr="00F30540" w:rsidRDefault="00C41A91">
    <w:pPr>
      <w:pStyle w:val="Header"/>
      <w:rPr>
        <w:rFonts w:ascii="CMU Serif" w:hAnsi="CMU Serif" w:cs="CMU Serif"/>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8"/>
  <w:displayBackgroundShape/>
  <w:trackRevisions/>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MU Serif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dzddw9asp2wfepsrvvp5ee0tr02st2zwvf&quot;&gt;Frey_Library&lt;record-ids&gt;&lt;item&gt;24&lt;/item&gt;&lt;item&gt;1433&lt;/item&gt;&lt;item&gt;1434&lt;/item&gt;&lt;item&gt;1439&lt;/item&gt;&lt;item&gt;1485&lt;/item&gt;&lt;item&gt;1569&lt;/item&gt;&lt;item&gt;1590&lt;/item&gt;&lt;item&gt;2200&lt;/item&gt;&lt;item&gt;2253&lt;/item&gt;&lt;item&gt;2642&lt;/item&gt;&lt;item&gt;2763&lt;/item&gt;&lt;item&gt;3958&lt;/item&gt;&lt;item&gt;3994&lt;/item&gt;&lt;item&gt;4139&lt;/item&gt;&lt;item&gt;4164&lt;/item&gt;&lt;item&gt;4167&lt;/item&gt;&lt;item&gt;4169&lt;/item&gt;&lt;item&gt;4194&lt;/item&gt;&lt;item&gt;11039&lt;/item&gt;&lt;item&gt;11045&lt;/item&gt;&lt;/record-ids&gt;&lt;/item&gt;&lt;/Libraries&gt;"/>
  </w:docVars>
  <w:rsids>
    <w:rsidRoot w:val="00EE6D80"/>
    <w:rsid w:val="00004278"/>
    <w:rsid w:val="000303E3"/>
    <w:rsid w:val="000833D0"/>
    <w:rsid w:val="00094A58"/>
    <w:rsid w:val="0014586E"/>
    <w:rsid w:val="00153CAF"/>
    <w:rsid w:val="001D2C9E"/>
    <w:rsid w:val="002002C3"/>
    <w:rsid w:val="00265DE6"/>
    <w:rsid w:val="0028169F"/>
    <w:rsid w:val="00351AD9"/>
    <w:rsid w:val="00357248"/>
    <w:rsid w:val="003733A0"/>
    <w:rsid w:val="003866B6"/>
    <w:rsid w:val="003A33E9"/>
    <w:rsid w:val="003D4E33"/>
    <w:rsid w:val="00422D12"/>
    <w:rsid w:val="0045770C"/>
    <w:rsid w:val="0049706B"/>
    <w:rsid w:val="004F60EC"/>
    <w:rsid w:val="0054540C"/>
    <w:rsid w:val="005942D2"/>
    <w:rsid w:val="005F372A"/>
    <w:rsid w:val="0062717F"/>
    <w:rsid w:val="00663CBB"/>
    <w:rsid w:val="006B10EF"/>
    <w:rsid w:val="006E34BE"/>
    <w:rsid w:val="0074464B"/>
    <w:rsid w:val="007508A2"/>
    <w:rsid w:val="007722C0"/>
    <w:rsid w:val="00797771"/>
    <w:rsid w:val="007E5FF5"/>
    <w:rsid w:val="00862007"/>
    <w:rsid w:val="008C74D4"/>
    <w:rsid w:val="00906C7F"/>
    <w:rsid w:val="00945D06"/>
    <w:rsid w:val="00952FCC"/>
    <w:rsid w:val="009B13F4"/>
    <w:rsid w:val="009B22D1"/>
    <w:rsid w:val="00A15130"/>
    <w:rsid w:val="00AA5291"/>
    <w:rsid w:val="00AC609D"/>
    <w:rsid w:val="00B00314"/>
    <w:rsid w:val="00C03127"/>
    <w:rsid w:val="00C41A91"/>
    <w:rsid w:val="00D04AE2"/>
    <w:rsid w:val="00D11DF7"/>
    <w:rsid w:val="00D55199"/>
    <w:rsid w:val="00D77F07"/>
    <w:rsid w:val="00D80CDD"/>
    <w:rsid w:val="00D81C7F"/>
    <w:rsid w:val="00DA64D2"/>
    <w:rsid w:val="00DD19CB"/>
    <w:rsid w:val="00E16E10"/>
    <w:rsid w:val="00EB110C"/>
    <w:rsid w:val="00EE6D80"/>
    <w:rsid w:val="00EF19D6"/>
    <w:rsid w:val="00F04B8F"/>
    <w:rsid w:val="00F2299C"/>
    <w:rsid w:val="00F30540"/>
    <w:rsid w:val="00F46E9F"/>
    <w:rsid w:val="00FA524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BD5E3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pPr>
      <w:widowControl w:val="0"/>
      <w:suppressAutoHyphens/>
    </w:pPr>
  </w:style>
  <w:style w:type="paragraph" w:styleId="Heading1">
    <w:name w:val="heading 1"/>
    <w:basedOn w:val="Heading"/>
    <w:pPr>
      <w:outlineLvl w:val="0"/>
    </w:pPr>
  </w:style>
  <w:style w:type="paragraph" w:styleId="Heading2">
    <w:name w:val="heading 2"/>
    <w:basedOn w:val="Heading"/>
    <w:pPr>
      <w:outlineLvl w:val="1"/>
    </w:pPr>
  </w:style>
  <w:style w:type="paragraph" w:styleId="Heading3">
    <w:name w:val="heading 3"/>
    <w:basedOn w:val="Heading"/>
    <w:pPr>
      <w:outlineLvl w:val="2"/>
    </w:pPr>
  </w:style>
  <w:style w:type="paragraph" w:styleId="Heading4">
    <w:name w:val="heading 4"/>
    <w:basedOn w:val="Normal"/>
    <w:next w:val="Normal"/>
    <w:link w:val="Heading4Char"/>
    <w:uiPriority w:val="9"/>
    <w:unhideWhenUsed/>
    <w:rsid w:val="00A15130"/>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rsid w:val="00A15130"/>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NumberingSymbols">
    <w:name w:val="Numbering Symbols"/>
  </w:style>
  <w:style w:type="character" w:styleId="CommentReference">
    <w:name w:val="annotation reference"/>
    <w:rPr>
      <w:sz w:val="18"/>
      <w:szCs w:val="18"/>
    </w:rPr>
  </w:style>
  <w:style w:type="character" w:customStyle="1" w:styleId="CommentTextChar">
    <w:name w:val="Comment Text Char"/>
    <w:rPr>
      <w:sz w:val="24"/>
      <w:szCs w:val="24"/>
    </w:rPr>
  </w:style>
  <w:style w:type="character" w:customStyle="1" w:styleId="CommentSubjectChar">
    <w:name w:val="Comment Subject Char"/>
    <w:rPr>
      <w:b/>
      <w:bCs/>
      <w:sz w:val="24"/>
      <w:szCs w:val="24"/>
    </w:rPr>
  </w:style>
  <w:style w:type="character" w:customStyle="1" w:styleId="BalloonTextChar">
    <w:name w:val="Balloon Text Char"/>
    <w:rPr>
      <w:rFonts w:ascii="Lucida Grande" w:hAnsi="Lucida Grande" w:cs="Lucida Grande"/>
      <w:sz w:val="18"/>
      <w:szCs w:val="18"/>
    </w:rPr>
  </w:style>
  <w:style w:type="character" w:customStyle="1" w:styleId="FooterChar">
    <w:name w:val="Footer Char"/>
    <w:basedOn w:val="DefaultParagraphFont"/>
  </w:style>
  <w:style w:type="paragraph" w:customStyle="1" w:styleId="Heading">
    <w:name w:val="Heading"/>
    <w:basedOn w:val="Normal"/>
    <w:next w:val="TextBody"/>
    <w:pPr>
      <w:keepNext/>
      <w:spacing w:before="240" w:after="120"/>
    </w:pPr>
    <w:rPr>
      <w:rFonts w:ascii="Liberation Sans" w:eastAsia="Microsoft YaHei" w:hAnsi="Liberation Sans" w:cs="Mangal"/>
      <w:sz w:val="28"/>
      <w:szCs w:val="28"/>
    </w:rPr>
  </w:style>
  <w:style w:type="paragraph" w:customStyle="1" w:styleId="TextBody">
    <w:name w:val="Text Body"/>
    <w:basedOn w:val="Normal"/>
    <w:pPr>
      <w:spacing w:after="140" w:line="288" w:lineRule="auto"/>
    </w:pPr>
  </w:style>
  <w:style w:type="paragraph" w:styleId="List">
    <w:name w:val="List"/>
    <w:basedOn w:val="TextBody"/>
    <w:rPr>
      <w:rFonts w:cs="Mangal"/>
    </w:rPr>
  </w:style>
  <w:style w:type="paragraph" w:styleId="Caption">
    <w:name w:val="caption"/>
    <w:basedOn w:val="Normal"/>
    <w:pPr>
      <w:suppressLineNumbers/>
      <w:spacing w:before="120" w:after="120"/>
    </w:pPr>
  </w:style>
  <w:style w:type="paragraph" w:customStyle="1" w:styleId="Index">
    <w:name w:val="Index"/>
    <w:basedOn w:val="Normal"/>
    <w:pPr>
      <w:suppressLineNumbers/>
    </w:pPr>
    <w:rPr>
      <w:rFonts w:cs="Mangal"/>
    </w:rPr>
  </w:style>
  <w:style w:type="paragraph" w:customStyle="1" w:styleId="Bibliography1">
    <w:name w:val="Bibliography 1"/>
    <w:basedOn w:val="Index"/>
    <w:pPr>
      <w:spacing w:line="480" w:lineRule="atLeast"/>
      <w:ind w:left="720" w:hanging="720"/>
    </w:pPr>
  </w:style>
  <w:style w:type="paragraph" w:customStyle="1" w:styleId="Quotations">
    <w:name w:val="Quotations"/>
    <w:basedOn w:val="Normal"/>
  </w:style>
  <w:style w:type="paragraph" w:styleId="Title">
    <w:name w:val="Title"/>
    <w:basedOn w:val="Heading"/>
  </w:style>
  <w:style w:type="paragraph" w:styleId="Subtitle">
    <w:name w:val="Subtitle"/>
    <w:basedOn w:val="Heading"/>
  </w:style>
  <w:style w:type="paragraph" w:styleId="Header">
    <w:name w:val="header"/>
    <w:basedOn w:val="Normal"/>
    <w:link w:val="HeaderChar"/>
    <w:uiPriority w:val="99"/>
  </w:style>
  <w:style w:type="paragraph" w:styleId="CommentText">
    <w:name w:val="annotation text"/>
    <w:basedOn w:val="Normal"/>
    <w:rPr>
      <w:sz w:val="24"/>
      <w:szCs w:val="24"/>
    </w:rPr>
  </w:style>
  <w:style w:type="paragraph" w:styleId="CommentSubject">
    <w:name w:val="annotation subject"/>
    <w:basedOn w:val="CommentText"/>
    <w:rPr>
      <w:b/>
      <w:bCs/>
      <w:sz w:val="20"/>
      <w:szCs w:val="20"/>
    </w:rPr>
  </w:style>
  <w:style w:type="paragraph" w:styleId="Revision">
    <w:name w:val="Revision"/>
    <w:pPr>
      <w:suppressAutoHyphens/>
    </w:pPr>
  </w:style>
  <w:style w:type="paragraph" w:styleId="BalloonText">
    <w:name w:val="Balloon Text"/>
    <w:basedOn w:val="Normal"/>
    <w:rPr>
      <w:rFonts w:ascii="Lucida Grande" w:hAnsi="Lucida Grande" w:cs="Lucida Grande"/>
      <w:sz w:val="18"/>
      <w:szCs w:val="18"/>
    </w:rPr>
  </w:style>
  <w:style w:type="paragraph" w:styleId="NoSpacing">
    <w:name w:val="No Spacing"/>
    <w:pPr>
      <w:widowControl w:val="0"/>
      <w:suppressAutoHyphens/>
    </w:pPr>
  </w:style>
  <w:style w:type="paragraph" w:styleId="Footer">
    <w:name w:val="footer"/>
    <w:basedOn w:val="Normal"/>
    <w:pPr>
      <w:tabs>
        <w:tab w:val="center" w:pos="4320"/>
        <w:tab w:val="right" w:pos="8640"/>
      </w:tabs>
    </w:pPr>
  </w:style>
  <w:style w:type="paragraph" w:customStyle="1" w:styleId="TableContents">
    <w:name w:val="Table Contents"/>
    <w:basedOn w:val="Normal"/>
  </w:style>
  <w:style w:type="character" w:customStyle="1" w:styleId="Heading4Char">
    <w:name w:val="Heading 4 Char"/>
    <w:basedOn w:val="DefaultParagraphFont"/>
    <w:link w:val="Heading4"/>
    <w:uiPriority w:val="9"/>
    <w:rsid w:val="00A1513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A15130"/>
    <w:rPr>
      <w:rFonts w:asciiTheme="majorHAnsi" w:eastAsiaTheme="majorEastAsia" w:hAnsiTheme="majorHAnsi" w:cstheme="majorBidi"/>
      <w:color w:val="2E74B5" w:themeColor="accent1" w:themeShade="BF"/>
    </w:rPr>
  </w:style>
  <w:style w:type="paragraph" w:customStyle="1" w:styleId="A6-H1">
    <w:name w:val="A6-H1"/>
    <w:next w:val="NoSpacing"/>
    <w:link w:val="A6-H1Char"/>
    <w:autoRedefine/>
    <w:qFormat/>
    <w:rsid w:val="00945D06"/>
    <w:pPr>
      <w:spacing w:line="480" w:lineRule="auto"/>
      <w:jc w:val="center"/>
    </w:pPr>
    <w:rPr>
      <w:rFonts w:ascii="CMU Serif Roman" w:hAnsi="CMU Serif Roman" w:cs="CMU Serif"/>
      <w:b/>
      <w:sz w:val="24"/>
      <w:szCs w:val="24"/>
    </w:rPr>
  </w:style>
  <w:style w:type="character" w:styleId="BookTitle">
    <w:name w:val="Book Title"/>
    <w:basedOn w:val="DefaultParagraphFont"/>
    <w:uiPriority w:val="33"/>
    <w:rsid w:val="00DA64D2"/>
    <w:rPr>
      <w:b/>
      <w:bCs/>
      <w:i/>
      <w:iCs/>
      <w:spacing w:val="5"/>
    </w:rPr>
  </w:style>
  <w:style w:type="character" w:customStyle="1" w:styleId="A6-H1Char">
    <w:name w:val="A6-H1 Char"/>
    <w:basedOn w:val="DefaultParagraphFont"/>
    <w:link w:val="A6-H1"/>
    <w:rsid w:val="00945D06"/>
    <w:rPr>
      <w:rFonts w:ascii="CMU Serif Roman" w:hAnsi="CMU Serif Roman" w:cs="CMU Serif"/>
      <w:b/>
      <w:sz w:val="24"/>
      <w:szCs w:val="24"/>
    </w:rPr>
  </w:style>
  <w:style w:type="paragraph" w:customStyle="1" w:styleId="A6-H2">
    <w:name w:val="A6-H2"/>
    <w:link w:val="A6-H2Char"/>
    <w:autoRedefine/>
    <w:qFormat/>
    <w:rsid w:val="0054540C"/>
    <w:pPr>
      <w:spacing w:line="480" w:lineRule="auto"/>
    </w:pPr>
    <w:rPr>
      <w:rFonts w:ascii="CMU Serif Roman" w:hAnsi="CMU Serif Roman" w:cs="CMU Serif"/>
      <w:sz w:val="24"/>
      <w:szCs w:val="24"/>
    </w:rPr>
  </w:style>
  <w:style w:type="paragraph" w:customStyle="1" w:styleId="A6-H3">
    <w:name w:val="A6-H3"/>
    <w:link w:val="A6-H3Char"/>
    <w:qFormat/>
    <w:rsid w:val="00945D06"/>
    <w:pPr>
      <w:spacing w:line="480" w:lineRule="auto"/>
      <w:ind w:firstLine="720"/>
    </w:pPr>
    <w:rPr>
      <w:rFonts w:ascii="CMU Serif Roman" w:hAnsi="CMU Serif Roman" w:cs="CMU Serif"/>
      <w:b/>
      <w:sz w:val="24"/>
      <w:szCs w:val="24"/>
    </w:rPr>
  </w:style>
  <w:style w:type="character" w:customStyle="1" w:styleId="A6-H2Char">
    <w:name w:val="A6-H2 Char"/>
    <w:basedOn w:val="DefaultParagraphFont"/>
    <w:link w:val="A6-H2"/>
    <w:rsid w:val="0054540C"/>
    <w:rPr>
      <w:rFonts w:ascii="CMU Serif Roman" w:hAnsi="CMU Serif Roman" w:cs="CMU Serif"/>
      <w:sz w:val="24"/>
      <w:szCs w:val="24"/>
    </w:rPr>
  </w:style>
  <w:style w:type="paragraph" w:customStyle="1" w:styleId="A6-H4">
    <w:name w:val="A6-H4"/>
    <w:link w:val="A6-H4Char"/>
    <w:qFormat/>
    <w:rsid w:val="000303E3"/>
    <w:pPr>
      <w:spacing w:line="480" w:lineRule="auto"/>
      <w:ind w:firstLine="720"/>
    </w:pPr>
    <w:rPr>
      <w:rFonts w:ascii="CMU Serif" w:hAnsi="CMU Serif" w:cs="CMU Serif"/>
      <w:b/>
      <w:i/>
      <w:sz w:val="24"/>
      <w:szCs w:val="24"/>
    </w:rPr>
  </w:style>
  <w:style w:type="character" w:customStyle="1" w:styleId="A6-H3Char">
    <w:name w:val="A6-H3 Char"/>
    <w:basedOn w:val="DefaultParagraphFont"/>
    <w:link w:val="A6-H3"/>
    <w:rsid w:val="00945D06"/>
    <w:rPr>
      <w:rFonts w:ascii="CMU Serif Roman" w:hAnsi="CMU Serif Roman" w:cs="CMU Serif"/>
      <w:b/>
      <w:sz w:val="24"/>
      <w:szCs w:val="24"/>
    </w:rPr>
  </w:style>
  <w:style w:type="paragraph" w:customStyle="1" w:styleId="A6-H5">
    <w:name w:val="A6-H5"/>
    <w:link w:val="A6-H5Char"/>
    <w:qFormat/>
    <w:rsid w:val="000303E3"/>
    <w:pPr>
      <w:spacing w:line="480" w:lineRule="auto"/>
      <w:ind w:firstLine="720"/>
    </w:pPr>
    <w:rPr>
      <w:rFonts w:ascii="CMU Serif" w:hAnsi="CMU Serif" w:cs="CMU Serif"/>
      <w:i/>
      <w:sz w:val="24"/>
      <w:szCs w:val="24"/>
    </w:rPr>
  </w:style>
  <w:style w:type="character" w:customStyle="1" w:styleId="A6-H4Char">
    <w:name w:val="A6-H4 Char"/>
    <w:basedOn w:val="DefaultParagraphFont"/>
    <w:link w:val="A6-H4"/>
    <w:rsid w:val="000303E3"/>
    <w:rPr>
      <w:rFonts w:ascii="CMU Serif" w:hAnsi="CMU Serif" w:cs="CMU Serif"/>
      <w:b/>
      <w:i/>
      <w:sz w:val="24"/>
      <w:szCs w:val="24"/>
    </w:rPr>
  </w:style>
  <w:style w:type="paragraph" w:customStyle="1" w:styleId="A6-Body">
    <w:name w:val="A6-Body"/>
    <w:link w:val="A6-BodyChar"/>
    <w:qFormat/>
    <w:rsid w:val="00945D06"/>
    <w:pPr>
      <w:spacing w:line="480" w:lineRule="auto"/>
      <w:ind w:firstLine="720"/>
    </w:pPr>
    <w:rPr>
      <w:rFonts w:ascii="CMU Serif Roman" w:hAnsi="CMU Serif Roman" w:cs="CMU Serif"/>
      <w:sz w:val="24"/>
      <w:szCs w:val="24"/>
    </w:rPr>
  </w:style>
  <w:style w:type="character" w:customStyle="1" w:styleId="A6-H5Char">
    <w:name w:val="A6-H5 Char"/>
    <w:basedOn w:val="DefaultParagraphFont"/>
    <w:link w:val="A6-H5"/>
    <w:rsid w:val="000303E3"/>
    <w:rPr>
      <w:rFonts w:ascii="CMU Serif" w:hAnsi="CMU Serif" w:cs="CMU Serif"/>
      <w:i/>
      <w:sz w:val="24"/>
      <w:szCs w:val="24"/>
    </w:rPr>
  </w:style>
  <w:style w:type="character" w:customStyle="1" w:styleId="A6-BodyChar">
    <w:name w:val="A6-Body Char"/>
    <w:basedOn w:val="DefaultParagraphFont"/>
    <w:link w:val="A6-Body"/>
    <w:rsid w:val="00945D06"/>
    <w:rPr>
      <w:rFonts w:ascii="CMU Serif Roman" w:hAnsi="CMU Serif Roman" w:cs="CMU Serif"/>
      <w:sz w:val="24"/>
      <w:szCs w:val="24"/>
    </w:rPr>
  </w:style>
  <w:style w:type="paragraph" w:customStyle="1" w:styleId="A6-FC">
    <w:name w:val="A6-FC"/>
    <w:link w:val="A6-FCChar"/>
    <w:autoRedefine/>
    <w:qFormat/>
    <w:rsid w:val="00945D06"/>
    <w:pPr>
      <w:spacing w:line="480" w:lineRule="auto"/>
      <w:ind w:left="720"/>
    </w:pPr>
    <w:rPr>
      <w:rFonts w:ascii="CMU Serif Roman" w:hAnsi="CMU Serif Roman" w:cs="CMU Serif"/>
      <w:sz w:val="24"/>
      <w:szCs w:val="24"/>
    </w:rPr>
  </w:style>
  <w:style w:type="character" w:customStyle="1" w:styleId="A6-FCChar">
    <w:name w:val="A6-FC Char"/>
    <w:basedOn w:val="DefaultParagraphFont"/>
    <w:link w:val="A6-FC"/>
    <w:rsid w:val="00945D06"/>
    <w:rPr>
      <w:rFonts w:ascii="CMU Serif Roman" w:hAnsi="CMU Serif Roman" w:cs="CMU Serif"/>
      <w:sz w:val="24"/>
      <w:szCs w:val="24"/>
    </w:rPr>
  </w:style>
  <w:style w:type="table" w:styleId="LightShading">
    <w:name w:val="Light Shading"/>
    <w:basedOn w:val="TableNormal"/>
    <w:uiPriority w:val="60"/>
    <w:rsid w:val="00D5519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erChar">
    <w:name w:val="Header Char"/>
    <w:basedOn w:val="DefaultParagraphFont"/>
    <w:link w:val="Header"/>
    <w:uiPriority w:val="99"/>
    <w:rsid w:val="00422D12"/>
  </w:style>
  <w:style w:type="character" w:styleId="PageNumber">
    <w:name w:val="page number"/>
    <w:basedOn w:val="DefaultParagraphFont"/>
    <w:uiPriority w:val="99"/>
    <w:semiHidden/>
    <w:unhideWhenUsed/>
    <w:rsid w:val="00422D12"/>
  </w:style>
  <w:style w:type="paragraph" w:customStyle="1" w:styleId="EndNoteBibliographyTitle">
    <w:name w:val="EndNote Bibliography Title"/>
    <w:basedOn w:val="Normal"/>
    <w:link w:val="EndNoteBibliographyTitleChar"/>
    <w:rsid w:val="00F46E9F"/>
    <w:pPr>
      <w:jc w:val="center"/>
    </w:pPr>
    <w:rPr>
      <w:rFonts w:ascii="CMU Serif Roman" w:hAnsi="CMU Serif Roman" w:cs="CMU Serif Roman"/>
      <w:noProof/>
      <w:sz w:val="24"/>
    </w:rPr>
  </w:style>
  <w:style w:type="character" w:customStyle="1" w:styleId="EndNoteBibliographyTitleChar">
    <w:name w:val="EndNote Bibliography Title Char"/>
    <w:basedOn w:val="A6-BodyChar"/>
    <w:link w:val="EndNoteBibliographyTitle"/>
    <w:rsid w:val="00F46E9F"/>
    <w:rPr>
      <w:rFonts w:ascii="CMU Serif Roman" w:hAnsi="CMU Serif Roman" w:cs="CMU Serif Roman"/>
      <w:noProof/>
      <w:sz w:val="24"/>
      <w:szCs w:val="24"/>
    </w:rPr>
  </w:style>
  <w:style w:type="paragraph" w:customStyle="1" w:styleId="EndNoteBibliography">
    <w:name w:val="EndNote Bibliography"/>
    <w:basedOn w:val="Normal"/>
    <w:link w:val="EndNoteBibliographyChar"/>
    <w:rsid w:val="00F46E9F"/>
    <w:pPr>
      <w:jc w:val="center"/>
    </w:pPr>
    <w:rPr>
      <w:rFonts w:ascii="CMU Serif Roman" w:hAnsi="CMU Serif Roman" w:cs="CMU Serif Roman"/>
      <w:noProof/>
      <w:sz w:val="24"/>
    </w:rPr>
  </w:style>
  <w:style w:type="character" w:customStyle="1" w:styleId="EndNoteBibliographyChar">
    <w:name w:val="EndNote Bibliography Char"/>
    <w:basedOn w:val="A6-BodyChar"/>
    <w:link w:val="EndNoteBibliography"/>
    <w:rsid w:val="00F46E9F"/>
    <w:rPr>
      <w:rFonts w:ascii="CMU Serif Roman" w:hAnsi="CMU Serif Roman" w:cs="CMU Serif Roman"/>
      <w:noProof/>
      <w:sz w:val="24"/>
      <w:szCs w:val="24"/>
    </w:rPr>
  </w:style>
  <w:style w:type="paragraph" w:customStyle="1" w:styleId="Reference">
    <w:name w:val="Reference"/>
    <w:basedOn w:val="A6-Body"/>
    <w:link w:val="ReferenceChar"/>
    <w:qFormat/>
    <w:rsid w:val="00FA524D"/>
    <w:pPr>
      <w:ind w:left="720" w:hanging="720"/>
    </w:pPr>
  </w:style>
  <w:style w:type="character" w:customStyle="1" w:styleId="ReferenceChar">
    <w:name w:val="Reference Char"/>
    <w:basedOn w:val="A6-BodyChar"/>
    <w:link w:val="Reference"/>
    <w:rsid w:val="00FA524D"/>
    <w:rPr>
      <w:rFonts w:ascii="CMU Serif Roman" w:hAnsi="CMU Serif Roman" w:cs="CMU Serif"/>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pPr>
      <w:widowControl w:val="0"/>
      <w:suppressAutoHyphens/>
    </w:pPr>
  </w:style>
  <w:style w:type="paragraph" w:styleId="Heading1">
    <w:name w:val="heading 1"/>
    <w:basedOn w:val="Heading"/>
    <w:pPr>
      <w:outlineLvl w:val="0"/>
    </w:pPr>
  </w:style>
  <w:style w:type="paragraph" w:styleId="Heading2">
    <w:name w:val="heading 2"/>
    <w:basedOn w:val="Heading"/>
    <w:pPr>
      <w:outlineLvl w:val="1"/>
    </w:pPr>
  </w:style>
  <w:style w:type="paragraph" w:styleId="Heading3">
    <w:name w:val="heading 3"/>
    <w:basedOn w:val="Heading"/>
    <w:pPr>
      <w:outlineLvl w:val="2"/>
    </w:pPr>
  </w:style>
  <w:style w:type="paragraph" w:styleId="Heading4">
    <w:name w:val="heading 4"/>
    <w:basedOn w:val="Normal"/>
    <w:next w:val="Normal"/>
    <w:link w:val="Heading4Char"/>
    <w:uiPriority w:val="9"/>
    <w:unhideWhenUsed/>
    <w:rsid w:val="00A15130"/>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rsid w:val="00A15130"/>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NumberingSymbols">
    <w:name w:val="Numbering Symbols"/>
  </w:style>
  <w:style w:type="character" w:styleId="CommentReference">
    <w:name w:val="annotation reference"/>
    <w:rPr>
      <w:sz w:val="18"/>
      <w:szCs w:val="18"/>
    </w:rPr>
  </w:style>
  <w:style w:type="character" w:customStyle="1" w:styleId="CommentTextChar">
    <w:name w:val="Comment Text Char"/>
    <w:rPr>
      <w:sz w:val="24"/>
      <w:szCs w:val="24"/>
    </w:rPr>
  </w:style>
  <w:style w:type="character" w:customStyle="1" w:styleId="CommentSubjectChar">
    <w:name w:val="Comment Subject Char"/>
    <w:rPr>
      <w:b/>
      <w:bCs/>
      <w:sz w:val="24"/>
      <w:szCs w:val="24"/>
    </w:rPr>
  </w:style>
  <w:style w:type="character" w:customStyle="1" w:styleId="BalloonTextChar">
    <w:name w:val="Balloon Text Char"/>
    <w:rPr>
      <w:rFonts w:ascii="Lucida Grande" w:hAnsi="Lucida Grande" w:cs="Lucida Grande"/>
      <w:sz w:val="18"/>
      <w:szCs w:val="18"/>
    </w:rPr>
  </w:style>
  <w:style w:type="character" w:customStyle="1" w:styleId="FooterChar">
    <w:name w:val="Footer Char"/>
    <w:basedOn w:val="DefaultParagraphFont"/>
  </w:style>
  <w:style w:type="paragraph" w:customStyle="1" w:styleId="Heading">
    <w:name w:val="Heading"/>
    <w:basedOn w:val="Normal"/>
    <w:next w:val="TextBody"/>
    <w:pPr>
      <w:keepNext/>
      <w:spacing w:before="240" w:after="120"/>
    </w:pPr>
    <w:rPr>
      <w:rFonts w:ascii="Liberation Sans" w:eastAsia="Microsoft YaHei" w:hAnsi="Liberation Sans" w:cs="Mangal"/>
      <w:sz w:val="28"/>
      <w:szCs w:val="28"/>
    </w:rPr>
  </w:style>
  <w:style w:type="paragraph" w:customStyle="1" w:styleId="TextBody">
    <w:name w:val="Text Body"/>
    <w:basedOn w:val="Normal"/>
    <w:pPr>
      <w:spacing w:after="140" w:line="288" w:lineRule="auto"/>
    </w:pPr>
  </w:style>
  <w:style w:type="paragraph" w:styleId="List">
    <w:name w:val="List"/>
    <w:basedOn w:val="TextBody"/>
    <w:rPr>
      <w:rFonts w:cs="Mangal"/>
    </w:rPr>
  </w:style>
  <w:style w:type="paragraph" w:styleId="Caption">
    <w:name w:val="caption"/>
    <w:basedOn w:val="Normal"/>
    <w:pPr>
      <w:suppressLineNumbers/>
      <w:spacing w:before="120" w:after="120"/>
    </w:pPr>
  </w:style>
  <w:style w:type="paragraph" w:customStyle="1" w:styleId="Index">
    <w:name w:val="Index"/>
    <w:basedOn w:val="Normal"/>
    <w:pPr>
      <w:suppressLineNumbers/>
    </w:pPr>
    <w:rPr>
      <w:rFonts w:cs="Mangal"/>
    </w:rPr>
  </w:style>
  <w:style w:type="paragraph" w:customStyle="1" w:styleId="Bibliography1">
    <w:name w:val="Bibliography 1"/>
    <w:basedOn w:val="Index"/>
    <w:pPr>
      <w:spacing w:line="480" w:lineRule="atLeast"/>
      <w:ind w:left="720" w:hanging="720"/>
    </w:pPr>
  </w:style>
  <w:style w:type="paragraph" w:customStyle="1" w:styleId="Quotations">
    <w:name w:val="Quotations"/>
    <w:basedOn w:val="Normal"/>
  </w:style>
  <w:style w:type="paragraph" w:styleId="Title">
    <w:name w:val="Title"/>
    <w:basedOn w:val="Heading"/>
  </w:style>
  <w:style w:type="paragraph" w:styleId="Subtitle">
    <w:name w:val="Subtitle"/>
    <w:basedOn w:val="Heading"/>
  </w:style>
  <w:style w:type="paragraph" w:styleId="Header">
    <w:name w:val="header"/>
    <w:basedOn w:val="Normal"/>
    <w:link w:val="HeaderChar"/>
    <w:uiPriority w:val="99"/>
  </w:style>
  <w:style w:type="paragraph" w:styleId="CommentText">
    <w:name w:val="annotation text"/>
    <w:basedOn w:val="Normal"/>
    <w:rPr>
      <w:sz w:val="24"/>
      <w:szCs w:val="24"/>
    </w:rPr>
  </w:style>
  <w:style w:type="paragraph" w:styleId="CommentSubject">
    <w:name w:val="annotation subject"/>
    <w:basedOn w:val="CommentText"/>
    <w:rPr>
      <w:b/>
      <w:bCs/>
      <w:sz w:val="20"/>
      <w:szCs w:val="20"/>
    </w:rPr>
  </w:style>
  <w:style w:type="paragraph" w:styleId="Revision">
    <w:name w:val="Revision"/>
    <w:pPr>
      <w:suppressAutoHyphens/>
    </w:pPr>
  </w:style>
  <w:style w:type="paragraph" w:styleId="BalloonText">
    <w:name w:val="Balloon Text"/>
    <w:basedOn w:val="Normal"/>
    <w:rPr>
      <w:rFonts w:ascii="Lucida Grande" w:hAnsi="Lucida Grande" w:cs="Lucida Grande"/>
      <w:sz w:val="18"/>
      <w:szCs w:val="18"/>
    </w:rPr>
  </w:style>
  <w:style w:type="paragraph" w:styleId="NoSpacing">
    <w:name w:val="No Spacing"/>
    <w:pPr>
      <w:widowControl w:val="0"/>
      <w:suppressAutoHyphens/>
    </w:pPr>
  </w:style>
  <w:style w:type="paragraph" w:styleId="Footer">
    <w:name w:val="footer"/>
    <w:basedOn w:val="Normal"/>
    <w:pPr>
      <w:tabs>
        <w:tab w:val="center" w:pos="4320"/>
        <w:tab w:val="right" w:pos="8640"/>
      </w:tabs>
    </w:pPr>
  </w:style>
  <w:style w:type="paragraph" w:customStyle="1" w:styleId="TableContents">
    <w:name w:val="Table Contents"/>
    <w:basedOn w:val="Normal"/>
  </w:style>
  <w:style w:type="character" w:customStyle="1" w:styleId="Heading4Char">
    <w:name w:val="Heading 4 Char"/>
    <w:basedOn w:val="DefaultParagraphFont"/>
    <w:link w:val="Heading4"/>
    <w:uiPriority w:val="9"/>
    <w:rsid w:val="00A1513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A15130"/>
    <w:rPr>
      <w:rFonts w:asciiTheme="majorHAnsi" w:eastAsiaTheme="majorEastAsia" w:hAnsiTheme="majorHAnsi" w:cstheme="majorBidi"/>
      <w:color w:val="2E74B5" w:themeColor="accent1" w:themeShade="BF"/>
    </w:rPr>
  </w:style>
  <w:style w:type="paragraph" w:customStyle="1" w:styleId="A6-H1">
    <w:name w:val="A6-H1"/>
    <w:next w:val="NoSpacing"/>
    <w:link w:val="A6-H1Char"/>
    <w:autoRedefine/>
    <w:qFormat/>
    <w:rsid w:val="00945D06"/>
    <w:pPr>
      <w:spacing w:line="480" w:lineRule="auto"/>
      <w:jc w:val="center"/>
    </w:pPr>
    <w:rPr>
      <w:rFonts w:ascii="CMU Serif Roman" w:hAnsi="CMU Serif Roman" w:cs="CMU Serif"/>
      <w:b/>
      <w:sz w:val="24"/>
      <w:szCs w:val="24"/>
    </w:rPr>
  </w:style>
  <w:style w:type="character" w:styleId="BookTitle">
    <w:name w:val="Book Title"/>
    <w:basedOn w:val="DefaultParagraphFont"/>
    <w:uiPriority w:val="33"/>
    <w:rsid w:val="00DA64D2"/>
    <w:rPr>
      <w:b/>
      <w:bCs/>
      <w:i/>
      <w:iCs/>
      <w:spacing w:val="5"/>
    </w:rPr>
  </w:style>
  <w:style w:type="character" w:customStyle="1" w:styleId="A6-H1Char">
    <w:name w:val="A6-H1 Char"/>
    <w:basedOn w:val="DefaultParagraphFont"/>
    <w:link w:val="A6-H1"/>
    <w:rsid w:val="00945D06"/>
    <w:rPr>
      <w:rFonts w:ascii="CMU Serif Roman" w:hAnsi="CMU Serif Roman" w:cs="CMU Serif"/>
      <w:b/>
      <w:sz w:val="24"/>
      <w:szCs w:val="24"/>
    </w:rPr>
  </w:style>
  <w:style w:type="paragraph" w:customStyle="1" w:styleId="A6-H2">
    <w:name w:val="A6-H2"/>
    <w:link w:val="A6-H2Char"/>
    <w:autoRedefine/>
    <w:qFormat/>
    <w:rsid w:val="0054540C"/>
    <w:pPr>
      <w:spacing w:line="480" w:lineRule="auto"/>
    </w:pPr>
    <w:rPr>
      <w:rFonts w:ascii="CMU Serif Roman" w:hAnsi="CMU Serif Roman" w:cs="CMU Serif"/>
      <w:sz w:val="24"/>
      <w:szCs w:val="24"/>
    </w:rPr>
  </w:style>
  <w:style w:type="paragraph" w:customStyle="1" w:styleId="A6-H3">
    <w:name w:val="A6-H3"/>
    <w:link w:val="A6-H3Char"/>
    <w:qFormat/>
    <w:rsid w:val="00945D06"/>
    <w:pPr>
      <w:spacing w:line="480" w:lineRule="auto"/>
      <w:ind w:firstLine="720"/>
    </w:pPr>
    <w:rPr>
      <w:rFonts w:ascii="CMU Serif Roman" w:hAnsi="CMU Serif Roman" w:cs="CMU Serif"/>
      <w:b/>
      <w:sz w:val="24"/>
      <w:szCs w:val="24"/>
    </w:rPr>
  </w:style>
  <w:style w:type="character" w:customStyle="1" w:styleId="A6-H2Char">
    <w:name w:val="A6-H2 Char"/>
    <w:basedOn w:val="DefaultParagraphFont"/>
    <w:link w:val="A6-H2"/>
    <w:rsid w:val="0054540C"/>
    <w:rPr>
      <w:rFonts w:ascii="CMU Serif Roman" w:hAnsi="CMU Serif Roman" w:cs="CMU Serif"/>
      <w:sz w:val="24"/>
      <w:szCs w:val="24"/>
    </w:rPr>
  </w:style>
  <w:style w:type="paragraph" w:customStyle="1" w:styleId="A6-H4">
    <w:name w:val="A6-H4"/>
    <w:link w:val="A6-H4Char"/>
    <w:qFormat/>
    <w:rsid w:val="000303E3"/>
    <w:pPr>
      <w:spacing w:line="480" w:lineRule="auto"/>
      <w:ind w:firstLine="720"/>
    </w:pPr>
    <w:rPr>
      <w:rFonts w:ascii="CMU Serif" w:hAnsi="CMU Serif" w:cs="CMU Serif"/>
      <w:b/>
      <w:i/>
      <w:sz w:val="24"/>
      <w:szCs w:val="24"/>
    </w:rPr>
  </w:style>
  <w:style w:type="character" w:customStyle="1" w:styleId="A6-H3Char">
    <w:name w:val="A6-H3 Char"/>
    <w:basedOn w:val="DefaultParagraphFont"/>
    <w:link w:val="A6-H3"/>
    <w:rsid w:val="00945D06"/>
    <w:rPr>
      <w:rFonts w:ascii="CMU Serif Roman" w:hAnsi="CMU Serif Roman" w:cs="CMU Serif"/>
      <w:b/>
      <w:sz w:val="24"/>
      <w:szCs w:val="24"/>
    </w:rPr>
  </w:style>
  <w:style w:type="paragraph" w:customStyle="1" w:styleId="A6-H5">
    <w:name w:val="A6-H5"/>
    <w:link w:val="A6-H5Char"/>
    <w:qFormat/>
    <w:rsid w:val="000303E3"/>
    <w:pPr>
      <w:spacing w:line="480" w:lineRule="auto"/>
      <w:ind w:firstLine="720"/>
    </w:pPr>
    <w:rPr>
      <w:rFonts w:ascii="CMU Serif" w:hAnsi="CMU Serif" w:cs="CMU Serif"/>
      <w:i/>
      <w:sz w:val="24"/>
      <w:szCs w:val="24"/>
    </w:rPr>
  </w:style>
  <w:style w:type="character" w:customStyle="1" w:styleId="A6-H4Char">
    <w:name w:val="A6-H4 Char"/>
    <w:basedOn w:val="DefaultParagraphFont"/>
    <w:link w:val="A6-H4"/>
    <w:rsid w:val="000303E3"/>
    <w:rPr>
      <w:rFonts w:ascii="CMU Serif" w:hAnsi="CMU Serif" w:cs="CMU Serif"/>
      <w:b/>
      <w:i/>
      <w:sz w:val="24"/>
      <w:szCs w:val="24"/>
    </w:rPr>
  </w:style>
  <w:style w:type="paragraph" w:customStyle="1" w:styleId="A6-Body">
    <w:name w:val="A6-Body"/>
    <w:link w:val="A6-BodyChar"/>
    <w:qFormat/>
    <w:rsid w:val="00945D06"/>
    <w:pPr>
      <w:spacing w:line="480" w:lineRule="auto"/>
      <w:ind w:firstLine="720"/>
    </w:pPr>
    <w:rPr>
      <w:rFonts w:ascii="CMU Serif Roman" w:hAnsi="CMU Serif Roman" w:cs="CMU Serif"/>
      <w:sz w:val="24"/>
      <w:szCs w:val="24"/>
    </w:rPr>
  </w:style>
  <w:style w:type="character" w:customStyle="1" w:styleId="A6-H5Char">
    <w:name w:val="A6-H5 Char"/>
    <w:basedOn w:val="DefaultParagraphFont"/>
    <w:link w:val="A6-H5"/>
    <w:rsid w:val="000303E3"/>
    <w:rPr>
      <w:rFonts w:ascii="CMU Serif" w:hAnsi="CMU Serif" w:cs="CMU Serif"/>
      <w:i/>
      <w:sz w:val="24"/>
      <w:szCs w:val="24"/>
    </w:rPr>
  </w:style>
  <w:style w:type="character" w:customStyle="1" w:styleId="A6-BodyChar">
    <w:name w:val="A6-Body Char"/>
    <w:basedOn w:val="DefaultParagraphFont"/>
    <w:link w:val="A6-Body"/>
    <w:rsid w:val="00945D06"/>
    <w:rPr>
      <w:rFonts w:ascii="CMU Serif Roman" w:hAnsi="CMU Serif Roman" w:cs="CMU Serif"/>
      <w:sz w:val="24"/>
      <w:szCs w:val="24"/>
    </w:rPr>
  </w:style>
  <w:style w:type="paragraph" w:customStyle="1" w:styleId="A6-FC">
    <w:name w:val="A6-FC"/>
    <w:link w:val="A6-FCChar"/>
    <w:autoRedefine/>
    <w:qFormat/>
    <w:rsid w:val="00945D06"/>
    <w:pPr>
      <w:spacing w:line="480" w:lineRule="auto"/>
      <w:ind w:left="720"/>
    </w:pPr>
    <w:rPr>
      <w:rFonts w:ascii="CMU Serif Roman" w:hAnsi="CMU Serif Roman" w:cs="CMU Serif"/>
      <w:sz w:val="24"/>
      <w:szCs w:val="24"/>
    </w:rPr>
  </w:style>
  <w:style w:type="character" w:customStyle="1" w:styleId="A6-FCChar">
    <w:name w:val="A6-FC Char"/>
    <w:basedOn w:val="DefaultParagraphFont"/>
    <w:link w:val="A6-FC"/>
    <w:rsid w:val="00945D06"/>
    <w:rPr>
      <w:rFonts w:ascii="CMU Serif Roman" w:hAnsi="CMU Serif Roman" w:cs="CMU Serif"/>
      <w:sz w:val="24"/>
      <w:szCs w:val="24"/>
    </w:rPr>
  </w:style>
  <w:style w:type="table" w:styleId="LightShading">
    <w:name w:val="Light Shading"/>
    <w:basedOn w:val="TableNormal"/>
    <w:uiPriority w:val="60"/>
    <w:rsid w:val="00D5519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erChar">
    <w:name w:val="Header Char"/>
    <w:basedOn w:val="DefaultParagraphFont"/>
    <w:link w:val="Header"/>
    <w:uiPriority w:val="99"/>
    <w:rsid w:val="00422D12"/>
  </w:style>
  <w:style w:type="character" w:styleId="PageNumber">
    <w:name w:val="page number"/>
    <w:basedOn w:val="DefaultParagraphFont"/>
    <w:uiPriority w:val="99"/>
    <w:semiHidden/>
    <w:unhideWhenUsed/>
    <w:rsid w:val="00422D12"/>
  </w:style>
  <w:style w:type="paragraph" w:customStyle="1" w:styleId="EndNoteBibliographyTitle">
    <w:name w:val="EndNote Bibliography Title"/>
    <w:basedOn w:val="Normal"/>
    <w:link w:val="EndNoteBibliographyTitleChar"/>
    <w:rsid w:val="00F46E9F"/>
    <w:pPr>
      <w:jc w:val="center"/>
    </w:pPr>
    <w:rPr>
      <w:rFonts w:ascii="CMU Serif Roman" w:hAnsi="CMU Serif Roman" w:cs="CMU Serif Roman"/>
      <w:noProof/>
      <w:sz w:val="24"/>
    </w:rPr>
  </w:style>
  <w:style w:type="character" w:customStyle="1" w:styleId="EndNoteBibliographyTitleChar">
    <w:name w:val="EndNote Bibliography Title Char"/>
    <w:basedOn w:val="A6-BodyChar"/>
    <w:link w:val="EndNoteBibliographyTitle"/>
    <w:rsid w:val="00F46E9F"/>
    <w:rPr>
      <w:rFonts w:ascii="CMU Serif Roman" w:hAnsi="CMU Serif Roman" w:cs="CMU Serif Roman"/>
      <w:noProof/>
      <w:sz w:val="24"/>
      <w:szCs w:val="24"/>
    </w:rPr>
  </w:style>
  <w:style w:type="paragraph" w:customStyle="1" w:styleId="EndNoteBibliography">
    <w:name w:val="EndNote Bibliography"/>
    <w:basedOn w:val="Normal"/>
    <w:link w:val="EndNoteBibliographyChar"/>
    <w:rsid w:val="00F46E9F"/>
    <w:pPr>
      <w:jc w:val="center"/>
    </w:pPr>
    <w:rPr>
      <w:rFonts w:ascii="CMU Serif Roman" w:hAnsi="CMU Serif Roman" w:cs="CMU Serif Roman"/>
      <w:noProof/>
      <w:sz w:val="24"/>
    </w:rPr>
  </w:style>
  <w:style w:type="character" w:customStyle="1" w:styleId="EndNoteBibliographyChar">
    <w:name w:val="EndNote Bibliography Char"/>
    <w:basedOn w:val="A6-BodyChar"/>
    <w:link w:val="EndNoteBibliography"/>
    <w:rsid w:val="00F46E9F"/>
    <w:rPr>
      <w:rFonts w:ascii="CMU Serif Roman" w:hAnsi="CMU Serif Roman" w:cs="CMU Serif Roman"/>
      <w:noProof/>
      <w:sz w:val="24"/>
      <w:szCs w:val="24"/>
    </w:rPr>
  </w:style>
  <w:style w:type="paragraph" w:customStyle="1" w:styleId="Reference">
    <w:name w:val="Reference"/>
    <w:basedOn w:val="A6-Body"/>
    <w:link w:val="ReferenceChar"/>
    <w:qFormat/>
    <w:rsid w:val="00FA524D"/>
    <w:pPr>
      <w:ind w:left="720" w:hanging="720"/>
    </w:pPr>
  </w:style>
  <w:style w:type="character" w:customStyle="1" w:styleId="ReferenceChar">
    <w:name w:val="Reference Char"/>
    <w:basedOn w:val="A6-BodyChar"/>
    <w:link w:val="Reference"/>
    <w:rsid w:val="00FA524D"/>
    <w:rPr>
      <w:rFonts w:ascii="CMU Serif Roman" w:hAnsi="CMU Serif Roman" w:cs="CMU Seri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74909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6490EF900AD8814A98496366FE27F652"/>
        <w:category>
          <w:name w:val="General"/>
          <w:gallery w:val="placeholder"/>
        </w:category>
        <w:types>
          <w:type w:val="bbPlcHdr"/>
        </w:types>
        <w:behaviors>
          <w:behavior w:val="content"/>
        </w:behaviors>
        <w:guid w:val="{35DE97F9-DCF3-8C4C-A55C-B9B536EAEE34}"/>
      </w:docPartPr>
      <w:docPartBody>
        <w:p w:rsidR="00D2361E" w:rsidRDefault="00D2361E" w:rsidP="00D2361E">
          <w:pPr>
            <w:pStyle w:val="6490EF900AD8814A98496366FE27F652"/>
          </w:pPr>
          <w:r>
            <w:t>[Type text]</w:t>
          </w:r>
        </w:p>
      </w:docPartBody>
    </w:docPart>
    <w:docPart>
      <w:docPartPr>
        <w:name w:val="CC950E44CE5E9D4DB34A5407F3931AED"/>
        <w:category>
          <w:name w:val="General"/>
          <w:gallery w:val="placeholder"/>
        </w:category>
        <w:types>
          <w:type w:val="bbPlcHdr"/>
        </w:types>
        <w:behaviors>
          <w:behavior w:val="content"/>
        </w:behaviors>
        <w:guid w:val="{3F4291C2-7101-1F4A-B6D6-0689EE185B76}"/>
      </w:docPartPr>
      <w:docPartBody>
        <w:p w:rsidR="00D2361E" w:rsidRDefault="00D2361E" w:rsidP="00D2361E">
          <w:pPr>
            <w:pStyle w:val="CC950E44CE5E9D4DB34A5407F3931AED"/>
          </w:pPr>
          <w:r>
            <w:t>[Type text]</w:t>
          </w:r>
        </w:p>
      </w:docPartBody>
    </w:docPart>
    <w:docPart>
      <w:docPartPr>
        <w:name w:val="42F5975B3727734D8136D3E41DB622D9"/>
        <w:category>
          <w:name w:val="General"/>
          <w:gallery w:val="placeholder"/>
        </w:category>
        <w:types>
          <w:type w:val="bbPlcHdr"/>
        </w:types>
        <w:behaviors>
          <w:behavior w:val="content"/>
        </w:behaviors>
        <w:guid w:val="{E95A67F1-55C5-A442-8F7C-6EE7E905E526}"/>
      </w:docPartPr>
      <w:docPartBody>
        <w:p w:rsidR="00D2361E" w:rsidRDefault="00D2361E" w:rsidP="00D2361E">
          <w:pPr>
            <w:pStyle w:val="42F5975B3727734D8136D3E41DB622D9"/>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Liberation Sans">
    <w:altName w:val="Arial"/>
    <w:charset w:val="00"/>
    <w:family w:val="swiss"/>
    <w:pitch w:val="variable"/>
    <w:sig w:usb0="E0000AFF" w:usb1="500078FF" w:usb2="00000021" w:usb3="00000000" w:csb0="000001BF" w:csb1="00000000"/>
  </w:font>
  <w:font w:name="Microsoft YaHei">
    <w:charset w:val="86"/>
    <w:family w:val="swiss"/>
    <w:pitch w:val="variable"/>
    <w:sig w:usb0="80000287" w:usb1="280F3C52" w:usb2="00000016" w:usb3="00000000" w:csb0="0004001F" w:csb1="00000000"/>
  </w:font>
  <w:font w:name="Mangal">
    <w:panose1 w:val="00000000000000000000"/>
    <w:charset w:val="01"/>
    <w:family w:val="roman"/>
    <w:notTrueType/>
    <w:pitch w:val="variable"/>
    <w:sig w:usb0="00002000" w:usb1="00000000" w:usb2="00000000" w:usb3="00000000" w:csb0="00000000"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MU Serif Roman">
    <w:altName w:val="Times New Roman"/>
    <w:charset w:val="00"/>
    <w:family w:val="auto"/>
    <w:pitch w:val="variable"/>
    <w:sig w:usb0="E10002FF" w:usb1="5201E9EB" w:usb2="02020004" w:usb3="00000000" w:csb0="0000019F" w:csb1="00000000"/>
  </w:font>
  <w:font w:name="CMU Serif">
    <w:altName w:val="Times New Roman"/>
    <w:charset w:val="00"/>
    <w:family w:val="auto"/>
    <w:pitch w:val="variable"/>
    <w:sig w:usb0="E10002FF" w:usb1="5201E9EB" w:usb2="02020004"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2361E"/>
    <w:rsid w:val="001B0244"/>
    <w:rsid w:val="007A2F56"/>
    <w:rsid w:val="00D2361E"/>
    <w:rsid w:val="00EA43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490EF900AD8814A98496366FE27F652">
    <w:name w:val="6490EF900AD8814A98496366FE27F652"/>
    <w:rsid w:val="00D2361E"/>
  </w:style>
  <w:style w:type="paragraph" w:customStyle="1" w:styleId="CC950E44CE5E9D4DB34A5407F3931AED">
    <w:name w:val="CC950E44CE5E9D4DB34A5407F3931AED"/>
    <w:rsid w:val="00D2361E"/>
  </w:style>
  <w:style w:type="paragraph" w:customStyle="1" w:styleId="42F5975B3727734D8136D3E41DB622D9">
    <w:name w:val="42F5975B3727734D8136D3E41DB622D9"/>
    <w:rsid w:val="00D2361E"/>
  </w:style>
  <w:style w:type="paragraph" w:customStyle="1" w:styleId="0D569DB6748F4B43B4123492B495ECB3">
    <w:name w:val="0D569DB6748F4B43B4123492B495ECB3"/>
    <w:rsid w:val="00D2361E"/>
  </w:style>
  <w:style w:type="paragraph" w:customStyle="1" w:styleId="D9A0DD1497C0D34E82AFED7288F6546A">
    <w:name w:val="D9A0DD1497C0D34E82AFED7288F6546A"/>
    <w:rsid w:val="00D2361E"/>
  </w:style>
  <w:style w:type="paragraph" w:customStyle="1" w:styleId="A49CD45D35FED64BA520A6CBEDD96906">
    <w:name w:val="A49CD45D35FED64BA520A6CBEDD96906"/>
    <w:rsid w:val="00D2361E"/>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490EF900AD8814A98496366FE27F652">
    <w:name w:val="6490EF900AD8814A98496366FE27F652"/>
    <w:rsid w:val="00D2361E"/>
  </w:style>
  <w:style w:type="paragraph" w:customStyle="1" w:styleId="CC950E44CE5E9D4DB34A5407F3931AED">
    <w:name w:val="CC950E44CE5E9D4DB34A5407F3931AED"/>
    <w:rsid w:val="00D2361E"/>
  </w:style>
  <w:style w:type="paragraph" w:customStyle="1" w:styleId="42F5975B3727734D8136D3E41DB622D9">
    <w:name w:val="42F5975B3727734D8136D3E41DB622D9"/>
    <w:rsid w:val="00D2361E"/>
  </w:style>
  <w:style w:type="paragraph" w:customStyle="1" w:styleId="0D569DB6748F4B43B4123492B495ECB3">
    <w:name w:val="0D569DB6748F4B43B4123492B495ECB3"/>
    <w:rsid w:val="00D2361E"/>
  </w:style>
  <w:style w:type="paragraph" w:customStyle="1" w:styleId="D9A0DD1497C0D34E82AFED7288F6546A">
    <w:name w:val="D9A0DD1497C0D34E82AFED7288F6546A"/>
    <w:rsid w:val="00D2361E"/>
  </w:style>
  <w:style w:type="paragraph" w:customStyle="1" w:styleId="A49CD45D35FED64BA520A6CBEDD96906">
    <w:name w:val="A49CD45D35FED64BA520A6CBEDD96906"/>
    <w:rsid w:val="00D2361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44F41-09F1-4B41-8DF0-BC2436D57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3</TotalTime>
  <Pages>16</Pages>
  <Words>6133</Words>
  <Characters>34964</Characters>
  <Application>Microsoft Macintosh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ott Frey</dc:creator>
  <cp:lastModifiedBy>Scott Frey</cp:lastModifiedBy>
  <cp:revision>9</cp:revision>
  <cp:lastPrinted>1901-01-01T06:00:00Z</cp:lastPrinted>
  <dcterms:created xsi:type="dcterms:W3CDTF">2014-12-17T20:42:00Z</dcterms:created>
  <dcterms:modified xsi:type="dcterms:W3CDTF">2014-12-18T15:25:00Z</dcterms:modified>
  <dc:language>en-US</dc:language>
</cp:coreProperties>
</file>